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93B4A" w:rsidRPr="00AE5609" w:rsidRDefault="004E1E1C" w:rsidP="00F93B4A">
      <w:pPr>
        <w:rPr>
          <w:b/>
        </w:rPr>
      </w:pPr>
      <w:bookmarkStart w:id="0" w:name="_GoBack"/>
      <w:bookmarkEnd w:id="0"/>
      <w:r w:rsidRPr="00AE5609">
        <w:rPr>
          <w:b/>
        </w:rPr>
        <w:t>S1 Table</w:t>
      </w:r>
      <w:r w:rsidR="00340F09" w:rsidRPr="00AE5609">
        <w:rPr>
          <w:b/>
        </w:rPr>
        <w:t xml:space="preserve">. </w:t>
      </w:r>
      <w:r w:rsidR="00F93B4A" w:rsidRPr="00AE5609">
        <w:rPr>
          <w:b/>
        </w:rPr>
        <w:t>Country/Area Level Input Parameters, Values, and Sources</w:t>
      </w:r>
    </w:p>
    <w:p w:rsidR="00B82C52" w:rsidRDefault="00B82C52"/>
    <w:tbl>
      <w:tblPr>
        <w:tblStyle w:val="TableGrid"/>
        <w:tblW w:w="14055" w:type="dxa"/>
        <w:tblInd w:w="-1109" w:type="dxa"/>
        <w:tblLook w:val="04A0" w:firstRow="1" w:lastRow="0" w:firstColumn="1" w:lastColumn="0" w:noHBand="0" w:noVBand="1"/>
      </w:tblPr>
      <w:tblGrid>
        <w:gridCol w:w="2412"/>
        <w:gridCol w:w="1385"/>
        <w:gridCol w:w="1563"/>
        <w:gridCol w:w="978"/>
        <w:gridCol w:w="1383"/>
        <w:gridCol w:w="1382"/>
        <w:gridCol w:w="1640"/>
        <w:gridCol w:w="1104"/>
        <w:gridCol w:w="1104"/>
        <w:gridCol w:w="1104"/>
      </w:tblGrid>
      <w:tr w:rsidR="00E34C76" w:rsidRPr="0030395E" w:rsidTr="003556FA">
        <w:tc>
          <w:tcPr>
            <w:tcW w:w="2415" w:type="dxa"/>
            <w:vMerge w:val="restart"/>
            <w:vAlign w:val="center"/>
          </w:tcPr>
          <w:p w:rsidR="00E34C76" w:rsidRPr="0030395E" w:rsidRDefault="00E34C76" w:rsidP="001049C7">
            <w:pPr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Country/Area</w:t>
            </w:r>
          </w:p>
        </w:tc>
        <w:tc>
          <w:tcPr>
            <w:tcW w:w="1385" w:type="dxa"/>
            <w:vMerge w:val="restart"/>
            <w:vAlign w:val="center"/>
          </w:tcPr>
          <w:p w:rsidR="00E34C76" w:rsidRPr="0030395E" w:rsidRDefault="00E34C76" w:rsidP="00E941AE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Total Population</w:t>
            </w:r>
            <w:r w:rsidR="00CD606A" w:rsidRPr="0030395E">
              <w:rPr>
                <w:b/>
                <w:sz w:val="20"/>
                <w:szCs w:val="20"/>
              </w:rPr>
              <w:fldChar w:fldCharType="begin"/>
            </w:r>
            <w:r w:rsidR="00E941AE">
              <w:rPr>
                <w:b/>
                <w:sz w:val="20"/>
                <w:szCs w:val="20"/>
              </w:rPr>
              <w:instrText xml:space="preserve"> ADDIN EN.CITE &lt;EndNote&gt;&lt;Cite&gt;&lt;Author&gt;United Nations&lt;/Author&gt;&lt;Year&gt;2013&lt;/Year&gt;&lt;RecNum&gt;1100&lt;/RecNum&gt;&lt;DisplayText&gt;[1]&lt;/DisplayText&gt;&lt;record&gt;&lt;rec-number&gt;1100&lt;/rec-number&gt;&lt;foreign-keys&gt;&lt;key app="EN" db-id="2r9wr9ztjv9wwrezar8pdsewdwpe5vp5vpr9" timestamp="1418305907"&gt;1100&lt;/key&gt;&lt;/foreign-keys&gt;&lt;ref-type name="Web Page"&gt;12&lt;/ref-type&gt;&lt;contributors&gt;&lt;authors&gt;&lt;author&gt;United Nations, &lt;/author&gt;&lt;author&gt;Department of Economic and Social Affairs, &lt;/author&gt;&lt;author&gt;Population Division,&lt;/author&gt;&lt;/authors&gt;&lt;/contributors&gt;&lt;titles&gt;&lt;title&gt;World Population Prospects: The 2012 Revision, DVD Edition&lt;/title&gt;&lt;/titles&gt;&lt;dates&gt;&lt;year&gt;2013&lt;/year&gt;&lt;/dates&gt;&lt;urls&gt;&lt;/urls&gt;&lt;/record&gt;&lt;/Cite&gt;&lt;/EndNote&gt;</w:instrText>
            </w:r>
            <w:r w:rsidR="00CD606A" w:rsidRPr="0030395E">
              <w:rPr>
                <w:b/>
                <w:sz w:val="20"/>
                <w:szCs w:val="20"/>
              </w:rPr>
              <w:fldChar w:fldCharType="separate"/>
            </w:r>
            <w:r w:rsidR="00E941AE">
              <w:rPr>
                <w:b/>
                <w:noProof/>
                <w:sz w:val="20"/>
                <w:szCs w:val="20"/>
              </w:rPr>
              <w:t>[1]</w:t>
            </w:r>
            <w:r w:rsidR="00CD606A" w:rsidRPr="0030395E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1563" w:type="dxa"/>
            <w:vMerge w:val="restart"/>
            <w:vAlign w:val="center"/>
          </w:tcPr>
          <w:p w:rsidR="00E34C76" w:rsidRPr="0030395E" w:rsidRDefault="00E34C76" w:rsidP="00C55BC6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Mortality Stratum</w:t>
            </w:r>
          </w:p>
        </w:tc>
        <w:tc>
          <w:tcPr>
            <w:tcW w:w="973" w:type="dxa"/>
            <w:vMerge w:val="restart"/>
            <w:vAlign w:val="center"/>
          </w:tcPr>
          <w:p w:rsidR="00E34C76" w:rsidRPr="0030395E" w:rsidRDefault="00E34C76" w:rsidP="00E941AE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GNI per Capita (2013)</w:t>
            </w:r>
            <w:r w:rsidR="00CD606A" w:rsidRPr="0030395E">
              <w:rPr>
                <w:b/>
                <w:sz w:val="20"/>
                <w:szCs w:val="20"/>
              </w:rPr>
              <w:fldChar w:fldCharType="begin"/>
            </w:r>
            <w:r w:rsidR="00E941AE">
              <w:rPr>
                <w:b/>
                <w:sz w:val="20"/>
                <w:szCs w:val="20"/>
              </w:rPr>
              <w:instrText xml:space="preserve"> ADDIN EN.CITE &lt;EndNote&gt;&lt;Cite&gt;&lt;Author&gt;The World Bank&lt;/Author&gt;&lt;Year&gt;2015&lt;/Year&gt;&lt;RecNum&gt;1144&lt;/RecNum&gt;&lt;DisplayText&gt;[2]&lt;/DisplayText&gt;&lt;record&gt;&lt;rec-number&gt;1144&lt;/rec-number&gt;&lt;foreign-keys&gt;&lt;key app="EN" db-id="2r9wr9ztjv9wwrezar8pdsewdwpe5vp5vpr9" timestamp="1430229482"&gt;1144&lt;/key&gt;&lt;/foreign-keys&gt;&lt;ref-type name="Web Page"&gt;12&lt;/ref-type&gt;&lt;contributors&gt;&lt;authors&gt;&lt;author&gt;The World Bank,&lt;/author&gt;&lt;/authors&gt;&lt;/contributors&gt;&lt;titles&gt;&lt;title&gt;GNI per capita, Atlas method (current US$)&lt;/title&gt;&lt;/titles&gt;&lt;volume&gt;2015&lt;/volume&gt;&lt;number&gt;November&lt;/number&gt;&lt;dates&gt;&lt;year&gt;2015&lt;/year&gt;&lt;/dates&gt;&lt;publisher&gt;The World Bank&lt;/publisher&gt;&lt;urls&gt;&lt;related-urls&gt;&lt;url&gt;http://data.worldbank.org/indicator/NY.GNP.PCAP.CD&lt;/url&gt;&lt;/related-urls&gt;&lt;/urls&gt;&lt;/record&gt;&lt;/Cite&gt;&lt;/EndNote&gt;</w:instrText>
            </w:r>
            <w:r w:rsidR="00CD606A" w:rsidRPr="0030395E">
              <w:rPr>
                <w:b/>
                <w:sz w:val="20"/>
                <w:szCs w:val="20"/>
              </w:rPr>
              <w:fldChar w:fldCharType="separate"/>
            </w:r>
            <w:r w:rsidR="00E941AE">
              <w:rPr>
                <w:b/>
                <w:noProof/>
                <w:sz w:val="20"/>
                <w:szCs w:val="20"/>
              </w:rPr>
              <w:t>[2]</w:t>
            </w:r>
            <w:r w:rsidR="00CD606A" w:rsidRPr="0030395E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vMerge w:val="restart"/>
            <w:vAlign w:val="center"/>
          </w:tcPr>
          <w:p w:rsidR="00E34C76" w:rsidRPr="0030395E" w:rsidRDefault="00E34C76" w:rsidP="00E941AE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Cost of Outpatient Visit</w:t>
            </w:r>
            <w:r w:rsidR="00CD606A" w:rsidRPr="0030395E">
              <w:rPr>
                <w:b/>
                <w:sz w:val="20"/>
                <w:szCs w:val="20"/>
              </w:rPr>
              <w:fldChar w:fldCharType="begin"/>
            </w:r>
            <w:r w:rsidR="00E941AE">
              <w:rPr>
                <w:b/>
                <w:sz w:val="20"/>
                <w:szCs w:val="20"/>
              </w:rPr>
              <w:instrText xml:space="preserve"> ADDIN EN.CITE &lt;EndNote&gt;&lt;Cite&gt;&lt;Author&gt;World Health Organization&lt;/Author&gt;&lt;Year&gt;2011&lt;/Year&gt;&lt;RecNum&gt;824&lt;/RecNum&gt;&lt;DisplayText&gt;[3]&lt;/DisplayText&gt;&lt;record&gt;&lt;rec-number&gt;824&lt;/rec-number&gt;&lt;foreign-keys&gt;&lt;key app="EN" db-id="2r9wr9ztjv9wwrezar8pdsewdwpe5vp5vpr9" timestamp="1368725171"&gt;824&lt;/key&gt;&lt;/foreign-keys&gt;&lt;ref-type name="Web Page"&gt;12&lt;/ref-type&gt;&lt;contributors&gt;&lt;authors&gt;&lt;author&gt;World Health Organization,&lt;/author&gt;&lt;/authors&gt;&lt;/contributors&gt;&lt;titles&gt;&lt;title&gt;Choosing Interventions that are Cost Effective (WHO-CHOICE): WHO-CHOICE unit cost estimates for service delivery&lt;/title&gt;&lt;/titles&gt;&lt;volume&gt;2013&lt;/volume&gt;&lt;number&gt;May 15&lt;/number&gt;&lt;dates&gt;&lt;year&gt;2011&lt;/year&gt;&lt;/dates&gt;&lt;pub-location&gt;Geneva, Switzerland&lt;/pub-location&gt;&lt;publisher&gt;World Health Organization&lt;/publisher&gt;&lt;urls&gt;&lt;related-urls&gt;&lt;url&gt;http://www.who.int/choice/country/country_specific/en/index.html&lt;/url&gt;&lt;/related-urls&gt;&lt;/urls&gt;&lt;/record&gt;&lt;/Cite&gt;&lt;/EndNote&gt;</w:instrText>
            </w:r>
            <w:r w:rsidR="00CD606A" w:rsidRPr="0030395E">
              <w:rPr>
                <w:b/>
                <w:sz w:val="20"/>
                <w:szCs w:val="20"/>
              </w:rPr>
              <w:fldChar w:fldCharType="separate"/>
            </w:r>
            <w:r w:rsidR="00E941AE">
              <w:rPr>
                <w:b/>
                <w:noProof/>
                <w:sz w:val="20"/>
                <w:szCs w:val="20"/>
              </w:rPr>
              <w:t>[3]</w:t>
            </w:r>
            <w:r w:rsidR="00CD606A" w:rsidRPr="0030395E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vMerge w:val="restart"/>
            <w:vAlign w:val="center"/>
          </w:tcPr>
          <w:p w:rsidR="00E34C76" w:rsidRPr="0030395E" w:rsidRDefault="00E34C76" w:rsidP="00E941AE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Cost of Hospital Bed Day</w:t>
            </w:r>
            <w:r w:rsidR="00CD606A" w:rsidRPr="0030395E">
              <w:rPr>
                <w:b/>
                <w:sz w:val="20"/>
                <w:szCs w:val="20"/>
              </w:rPr>
              <w:fldChar w:fldCharType="begin"/>
            </w:r>
            <w:r w:rsidR="00E941AE">
              <w:rPr>
                <w:b/>
                <w:sz w:val="20"/>
                <w:szCs w:val="20"/>
              </w:rPr>
              <w:instrText xml:space="preserve"> ADDIN EN.CITE &lt;EndNote&gt;&lt;Cite&gt;&lt;Author&gt;World Health Organization&lt;/Author&gt;&lt;Year&gt;2011&lt;/Year&gt;&lt;RecNum&gt;824&lt;/RecNum&gt;&lt;DisplayText&gt;[3]&lt;/DisplayText&gt;&lt;record&gt;&lt;rec-number&gt;824&lt;/rec-number&gt;&lt;foreign-keys&gt;&lt;key app="EN" db-id="2r9wr9ztjv9wwrezar8pdsewdwpe5vp5vpr9" timestamp="1368725171"&gt;824&lt;/key&gt;&lt;/foreign-keys&gt;&lt;ref-type name="Web Page"&gt;12&lt;/ref-type&gt;&lt;contributors&gt;&lt;authors&gt;&lt;author&gt;World Health Organization,&lt;/author&gt;&lt;/authors&gt;&lt;/contributors&gt;&lt;titles&gt;&lt;title&gt;Choosing Interventions that are Cost Effective (WHO-CHOICE): WHO-CHOICE unit cost estimates for service delivery&lt;/title&gt;&lt;/titles&gt;&lt;volume&gt;2013&lt;/volume&gt;&lt;number&gt;May 15&lt;/number&gt;&lt;dates&gt;&lt;year&gt;2011&lt;/year&gt;&lt;/dates&gt;&lt;pub-location&gt;Geneva, Switzerland&lt;/pub-location&gt;&lt;publisher&gt;World Health Organization&lt;/publisher&gt;&lt;urls&gt;&lt;related-urls&gt;&lt;url&gt;http://www.who.int/choice/country/country_specific/en/index.html&lt;/url&gt;&lt;/related-urls&gt;&lt;/urls&gt;&lt;/record&gt;&lt;/Cite&gt;&lt;/EndNote&gt;</w:instrText>
            </w:r>
            <w:r w:rsidR="00CD606A" w:rsidRPr="0030395E">
              <w:rPr>
                <w:b/>
                <w:sz w:val="20"/>
                <w:szCs w:val="20"/>
              </w:rPr>
              <w:fldChar w:fldCharType="separate"/>
            </w:r>
            <w:r w:rsidR="00E941AE">
              <w:rPr>
                <w:b/>
                <w:noProof/>
                <w:sz w:val="20"/>
                <w:szCs w:val="20"/>
              </w:rPr>
              <w:t>[3]</w:t>
            </w:r>
            <w:r w:rsidR="00CD606A" w:rsidRPr="0030395E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53" w:type="dxa"/>
            <w:gridSpan w:val="4"/>
            <w:vAlign w:val="center"/>
          </w:tcPr>
          <w:p w:rsidR="00E34C76" w:rsidRPr="0030395E" w:rsidRDefault="00E34C76" w:rsidP="00E941AE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Lifetime Productivity Losses</w:t>
            </w:r>
            <w:r w:rsidR="00CD606A" w:rsidRPr="0030395E">
              <w:rPr>
                <w:b/>
                <w:sz w:val="20"/>
                <w:szCs w:val="20"/>
              </w:rPr>
              <w:fldChar w:fldCharType="begin"/>
            </w:r>
            <w:r w:rsidR="00E941AE">
              <w:rPr>
                <w:b/>
                <w:sz w:val="20"/>
                <w:szCs w:val="20"/>
              </w:rPr>
              <w:instrText xml:space="preserve"> ADDIN EN.CITE &lt;EndNote&gt;&lt;Cite&gt;&lt;Author&gt;World Health Organization&lt;/Author&gt;&lt;Year&gt;2013&lt;/Year&gt;&lt;RecNum&gt;1094&lt;/RecNum&gt;&lt;DisplayText&gt;[2, 4]&lt;/DisplayText&gt;&lt;record&gt;&lt;rec-number&gt;1094&lt;/rec-number&gt;&lt;foreign-keys&gt;&lt;key app="EN" db-id="2r9wr9ztjv9wwrezar8pdsewdwpe5vp5vpr9" timestamp="1414764332"&gt;1094&lt;/key&gt;&lt;/foreign-keys&gt;&lt;ref-type name="Web Page"&gt;12&lt;/ref-type&gt;&lt;contributors&gt;&lt;authors&gt;&lt;author&gt;World Health Organization,&lt;/author&gt;&lt;/authors&gt;&lt;/contributors&gt;&lt;titles&gt;&lt;title&gt;Global Health Observatory: Country Statistics&lt;/title&gt;&lt;/titles&gt;&lt;volume&gt;2015&lt;/volume&gt;&lt;number&gt;May 12&lt;/number&gt;&lt;dates&gt;&lt;year&gt;2013&lt;/year&gt;&lt;pub-dates&gt;&lt;date&gt;2014&lt;/date&gt;&lt;/pub-dates&gt;&lt;/dates&gt;&lt;pub-location&gt;Geneva, Switzerland&lt;/pub-location&gt;&lt;publisher&gt;World Health Organization&lt;/publisher&gt;&lt;urls&gt;&lt;related-urls&gt;&lt;url&gt;http://www.who.int/gho/countries/en/#M&lt;/url&gt;&lt;/related-urls&gt;&lt;/urls&gt;&lt;/record&gt;&lt;/Cite&gt;&lt;Cite&gt;&lt;Author&gt;The World Bank&lt;/Author&gt;&lt;Year&gt;2015&lt;/Year&gt;&lt;RecNum&gt;1144&lt;/RecNum&gt;&lt;record&gt;&lt;rec-number&gt;1144&lt;/rec-number&gt;&lt;foreign-keys&gt;&lt;key app="EN" db-id="2r9wr9ztjv9wwrezar8pdsewdwpe5vp5vpr9" timestamp="1430229482"&gt;1144&lt;/key&gt;&lt;/foreign-keys&gt;&lt;ref-type name="Web Page"&gt;12&lt;/ref-type&gt;&lt;contributors&gt;&lt;authors&gt;&lt;author&gt;The World Bank,&lt;/author&gt;&lt;/authors&gt;&lt;/contributors&gt;&lt;titles&gt;&lt;title&gt;GNI per capita, Atlas method (current US$)&lt;/title&gt;&lt;/titles&gt;&lt;volume&gt;2015&lt;/volume&gt;&lt;number&gt;November&lt;/number&gt;&lt;dates&gt;&lt;year&gt;2015&lt;/year&gt;&lt;/dates&gt;&lt;publisher&gt;The World Bank&lt;/publisher&gt;&lt;urls&gt;&lt;related-urls&gt;&lt;url&gt;http://data.worldbank.org/indicator/NY.GNP.PCAP.CD&lt;/url&gt;&lt;/related-urls&gt;&lt;/urls&gt;&lt;/record&gt;&lt;/Cite&gt;&lt;/EndNote&gt;</w:instrText>
            </w:r>
            <w:r w:rsidR="00CD606A" w:rsidRPr="0030395E">
              <w:rPr>
                <w:b/>
                <w:sz w:val="20"/>
                <w:szCs w:val="20"/>
              </w:rPr>
              <w:fldChar w:fldCharType="separate"/>
            </w:r>
            <w:r w:rsidR="00E941AE">
              <w:rPr>
                <w:b/>
                <w:noProof/>
                <w:sz w:val="20"/>
                <w:szCs w:val="20"/>
              </w:rPr>
              <w:t>[2, 4]</w:t>
            </w:r>
            <w:r w:rsidR="00CD606A" w:rsidRPr="0030395E">
              <w:rPr>
                <w:b/>
                <w:sz w:val="20"/>
                <w:szCs w:val="20"/>
              </w:rPr>
              <w:fldChar w:fldCharType="end"/>
            </w:r>
          </w:p>
        </w:tc>
      </w:tr>
      <w:tr w:rsidR="00E34C76" w:rsidRPr="0030395E" w:rsidTr="003556FA">
        <w:tc>
          <w:tcPr>
            <w:tcW w:w="2415" w:type="dxa"/>
            <w:vMerge/>
            <w:vAlign w:val="center"/>
          </w:tcPr>
          <w:p w:rsidR="00E34C76" w:rsidRPr="0030395E" w:rsidRDefault="00E34C76" w:rsidP="001049C7">
            <w:pPr>
              <w:rPr>
                <w:sz w:val="20"/>
                <w:szCs w:val="20"/>
              </w:rPr>
            </w:pPr>
          </w:p>
        </w:tc>
        <w:tc>
          <w:tcPr>
            <w:tcW w:w="1385" w:type="dxa"/>
            <w:vMerge/>
            <w:vAlign w:val="center"/>
          </w:tcPr>
          <w:p w:rsidR="00E34C76" w:rsidRPr="0030395E" w:rsidRDefault="00E34C76" w:rsidP="001049C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63" w:type="dxa"/>
            <w:vMerge/>
            <w:vAlign w:val="center"/>
          </w:tcPr>
          <w:p w:rsidR="00E34C76" w:rsidRPr="0030395E" w:rsidRDefault="00E34C76" w:rsidP="00C55BC6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  <w:vMerge/>
            <w:vAlign w:val="center"/>
          </w:tcPr>
          <w:p w:rsidR="00E34C76" w:rsidRPr="0030395E" w:rsidRDefault="00E34C76" w:rsidP="001049C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83" w:type="dxa"/>
            <w:vMerge/>
            <w:vAlign w:val="center"/>
          </w:tcPr>
          <w:p w:rsidR="00E34C76" w:rsidRPr="0030395E" w:rsidRDefault="00E34C76" w:rsidP="001049C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83" w:type="dxa"/>
            <w:vMerge/>
            <w:vAlign w:val="center"/>
          </w:tcPr>
          <w:p w:rsidR="00E34C76" w:rsidRPr="0030395E" w:rsidRDefault="00E34C76" w:rsidP="001049C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641" w:type="dxa"/>
            <w:vAlign w:val="center"/>
          </w:tcPr>
          <w:p w:rsidR="00E34C76" w:rsidRPr="0030395E" w:rsidRDefault="00E34C76" w:rsidP="001049C7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0-4 years</w:t>
            </w:r>
          </w:p>
        </w:tc>
        <w:tc>
          <w:tcPr>
            <w:tcW w:w="1104" w:type="dxa"/>
            <w:vAlign w:val="center"/>
          </w:tcPr>
          <w:p w:rsidR="00E34C76" w:rsidRPr="0030395E" w:rsidRDefault="00E34C76" w:rsidP="001049C7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5-14 years</w:t>
            </w:r>
          </w:p>
        </w:tc>
        <w:tc>
          <w:tcPr>
            <w:tcW w:w="1104" w:type="dxa"/>
            <w:vAlign w:val="center"/>
          </w:tcPr>
          <w:p w:rsidR="00E34C76" w:rsidRPr="0030395E" w:rsidRDefault="00E34C76" w:rsidP="001049C7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15-54 years</w:t>
            </w:r>
          </w:p>
        </w:tc>
        <w:tc>
          <w:tcPr>
            <w:tcW w:w="1104" w:type="dxa"/>
            <w:vAlign w:val="center"/>
          </w:tcPr>
          <w:p w:rsidR="00E34C76" w:rsidRPr="0030395E" w:rsidRDefault="00E34C76" w:rsidP="001049C7">
            <w:pPr>
              <w:jc w:val="center"/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55 years and older</w:t>
            </w:r>
          </w:p>
        </w:tc>
      </w:tr>
      <w:tr w:rsidR="009C6B6E" w:rsidRPr="0030395E" w:rsidTr="003556FA">
        <w:tc>
          <w:tcPr>
            <w:tcW w:w="2415" w:type="dxa"/>
            <w:vAlign w:val="center"/>
          </w:tcPr>
          <w:p w:rsidR="009C6B6E" w:rsidRPr="0030395E" w:rsidRDefault="009C6B6E" w:rsidP="001049C7">
            <w:pPr>
              <w:rPr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Africa</w:t>
            </w:r>
          </w:p>
        </w:tc>
        <w:tc>
          <w:tcPr>
            <w:tcW w:w="1385" w:type="dxa"/>
          </w:tcPr>
          <w:p w:rsidR="009C6B6E" w:rsidRPr="0030395E" w:rsidRDefault="009C6B6E" w:rsidP="009C6B6E">
            <w:pPr>
              <w:rPr>
                <w:sz w:val="20"/>
                <w:szCs w:val="20"/>
              </w:rPr>
            </w:pPr>
          </w:p>
        </w:tc>
        <w:tc>
          <w:tcPr>
            <w:tcW w:w="1563" w:type="dxa"/>
          </w:tcPr>
          <w:p w:rsidR="009C6B6E" w:rsidRPr="0030395E" w:rsidRDefault="009C6B6E" w:rsidP="00C55BC6">
            <w:pPr>
              <w:rPr>
                <w:sz w:val="20"/>
                <w:szCs w:val="20"/>
              </w:rPr>
            </w:pPr>
          </w:p>
        </w:tc>
        <w:tc>
          <w:tcPr>
            <w:tcW w:w="973" w:type="dxa"/>
          </w:tcPr>
          <w:p w:rsidR="009C6B6E" w:rsidRPr="0030395E" w:rsidRDefault="009C6B6E" w:rsidP="009C6B6E">
            <w:pPr>
              <w:rPr>
                <w:sz w:val="20"/>
                <w:szCs w:val="20"/>
              </w:rPr>
            </w:pPr>
          </w:p>
        </w:tc>
        <w:tc>
          <w:tcPr>
            <w:tcW w:w="1383" w:type="dxa"/>
          </w:tcPr>
          <w:p w:rsidR="009C6B6E" w:rsidRPr="0030395E" w:rsidRDefault="009C6B6E" w:rsidP="009C6B6E">
            <w:pPr>
              <w:rPr>
                <w:sz w:val="20"/>
                <w:szCs w:val="20"/>
              </w:rPr>
            </w:pPr>
          </w:p>
        </w:tc>
        <w:tc>
          <w:tcPr>
            <w:tcW w:w="1383" w:type="dxa"/>
          </w:tcPr>
          <w:p w:rsidR="009C6B6E" w:rsidRPr="0030395E" w:rsidRDefault="009C6B6E" w:rsidP="009C6B6E">
            <w:pPr>
              <w:rPr>
                <w:sz w:val="20"/>
                <w:szCs w:val="20"/>
              </w:rPr>
            </w:pPr>
          </w:p>
        </w:tc>
        <w:tc>
          <w:tcPr>
            <w:tcW w:w="1641" w:type="dxa"/>
          </w:tcPr>
          <w:p w:rsidR="009C6B6E" w:rsidRPr="0030395E" w:rsidRDefault="009C6B6E" w:rsidP="009C6B6E">
            <w:pPr>
              <w:rPr>
                <w:b/>
                <w:sz w:val="20"/>
                <w:szCs w:val="20"/>
              </w:rPr>
            </w:pPr>
          </w:p>
        </w:tc>
        <w:tc>
          <w:tcPr>
            <w:tcW w:w="1104" w:type="dxa"/>
          </w:tcPr>
          <w:p w:rsidR="009C6B6E" w:rsidRPr="0030395E" w:rsidRDefault="009C6B6E" w:rsidP="009C6B6E">
            <w:pPr>
              <w:rPr>
                <w:b/>
                <w:sz w:val="20"/>
                <w:szCs w:val="20"/>
              </w:rPr>
            </w:pPr>
          </w:p>
        </w:tc>
        <w:tc>
          <w:tcPr>
            <w:tcW w:w="1104" w:type="dxa"/>
          </w:tcPr>
          <w:p w:rsidR="009C6B6E" w:rsidRPr="0030395E" w:rsidRDefault="009C6B6E" w:rsidP="009C6B6E">
            <w:pPr>
              <w:rPr>
                <w:b/>
                <w:sz w:val="20"/>
                <w:szCs w:val="20"/>
              </w:rPr>
            </w:pPr>
          </w:p>
        </w:tc>
        <w:tc>
          <w:tcPr>
            <w:tcW w:w="1104" w:type="dxa"/>
          </w:tcPr>
          <w:p w:rsidR="009C6B6E" w:rsidRPr="0030395E" w:rsidRDefault="009C6B6E" w:rsidP="009C6B6E">
            <w:pPr>
              <w:rPr>
                <w:b/>
                <w:sz w:val="20"/>
                <w:szCs w:val="20"/>
              </w:rPr>
            </w:pPr>
          </w:p>
        </w:tc>
      </w:tr>
      <w:tr w:rsidR="009C6B6E" w:rsidRPr="0030395E" w:rsidTr="003556FA">
        <w:trPr>
          <w:trHeight w:val="332"/>
        </w:trPr>
        <w:tc>
          <w:tcPr>
            <w:tcW w:w="2415" w:type="dxa"/>
            <w:vAlign w:val="center"/>
          </w:tcPr>
          <w:p w:rsidR="009C6B6E" w:rsidRPr="0030395E" w:rsidRDefault="009C6B6E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lgeria</w:t>
            </w:r>
          </w:p>
        </w:tc>
        <w:tc>
          <w:tcPr>
            <w:tcW w:w="1385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62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20</w:t>
            </w:r>
          </w:p>
        </w:tc>
        <w:tc>
          <w:tcPr>
            <w:tcW w:w="1563" w:type="dxa"/>
            <w:vAlign w:val="center"/>
          </w:tcPr>
          <w:p w:rsidR="009C6B6E" w:rsidRPr="0030395E" w:rsidRDefault="009C6B6E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330</w:t>
            </w:r>
          </w:p>
        </w:tc>
        <w:tc>
          <w:tcPr>
            <w:tcW w:w="138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8.98</w:t>
            </w:r>
          </w:p>
        </w:tc>
        <w:tc>
          <w:tcPr>
            <w:tcW w:w="138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9.63</w:t>
            </w:r>
          </w:p>
        </w:tc>
        <w:tc>
          <w:tcPr>
            <w:tcW w:w="1641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3,719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1,936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7,963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4,627</w:t>
            </w:r>
          </w:p>
        </w:tc>
      </w:tr>
      <w:tr w:rsidR="009C6B6E" w:rsidRPr="0030395E" w:rsidTr="003556FA">
        <w:tc>
          <w:tcPr>
            <w:tcW w:w="2415" w:type="dxa"/>
            <w:vAlign w:val="center"/>
          </w:tcPr>
          <w:p w:rsidR="009C6B6E" w:rsidRPr="0030395E" w:rsidRDefault="009C6B6E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ngola</w:t>
            </w:r>
          </w:p>
        </w:tc>
        <w:tc>
          <w:tcPr>
            <w:tcW w:w="1385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1563" w:type="dxa"/>
            <w:vAlign w:val="center"/>
          </w:tcPr>
          <w:p w:rsidR="009C6B6E" w:rsidRPr="0030395E" w:rsidRDefault="009C6B6E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170</w:t>
            </w:r>
          </w:p>
        </w:tc>
        <w:tc>
          <w:tcPr>
            <w:tcW w:w="138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0.43</w:t>
            </w:r>
          </w:p>
        </w:tc>
        <w:tc>
          <w:tcPr>
            <w:tcW w:w="138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0.82</w:t>
            </w:r>
          </w:p>
        </w:tc>
        <w:tc>
          <w:tcPr>
            <w:tcW w:w="1641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4,581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4,581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2,529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,224</w:t>
            </w:r>
          </w:p>
        </w:tc>
      </w:tr>
      <w:tr w:rsidR="009C6B6E" w:rsidRPr="0030395E" w:rsidTr="003556FA">
        <w:tc>
          <w:tcPr>
            <w:tcW w:w="2415" w:type="dxa"/>
            <w:vAlign w:val="center"/>
          </w:tcPr>
          <w:p w:rsidR="009C6B6E" w:rsidRPr="0030395E" w:rsidRDefault="009C6B6E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enin</w:t>
            </w:r>
          </w:p>
        </w:tc>
        <w:tc>
          <w:tcPr>
            <w:tcW w:w="1385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8</w:t>
            </w:r>
          </w:p>
        </w:tc>
        <w:tc>
          <w:tcPr>
            <w:tcW w:w="1563" w:type="dxa"/>
            <w:vAlign w:val="center"/>
          </w:tcPr>
          <w:p w:rsidR="009C6B6E" w:rsidRPr="0030395E" w:rsidRDefault="009C6B6E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790</w:t>
            </w:r>
          </w:p>
        </w:tc>
        <w:tc>
          <w:tcPr>
            <w:tcW w:w="138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59</w:t>
            </w:r>
          </w:p>
        </w:tc>
        <w:tc>
          <w:tcPr>
            <w:tcW w:w="138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.05</w:t>
            </w:r>
          </w:p>
        </w:tc>
        <w:tc>
          <w:tcPr>
            <w:tcW w:w="1641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,910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,654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,765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106</w:t>
            </w:r>
          </w:p>
        </w:tc>
      </w:tr>
      <w:tr w:rsidR="009C6B6E" w:rsidRPr="0030395E" w:rsidTr="003556FA">
        <w:tc>
          <w:tcPr>
            <w:tcW w:w="2415" w:type="dxa"/>
            <w:vAlign w:val="center"/>
          </w:tcPr>
          <w:p w:rsidR="009C6B6E" w:rsidRPr="0030395E" w:rsidRDefault="009C6B6E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otswana</w:t>
            </w:r>
          </w:p>
        </w:tc>
        <w:tc>
          <w:tcPr>
            <w:tcW w:w="1385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1</w:t>
            </w:r>
          </w:p>
        </w:tc>
        <w:tc>
          <w:tcPr>
            <w:tcW w:w="1563" w:type="dxa"/>
            <w:vAlign w:val="center"/>
          </w:tcPr>
          <w:p w:rsidR="009C6B6E" w:rsidRPr="0030395E" w:rsidRDefault="009C6B6E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7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770</w:t>
            </w:r>
          </w:p>
        </w:tc>
        <w:tc>
          <w:tcPr>
            <w:tcW w:w="138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2.25</w:t>
            </w:r>
          </w:p>
        </w:tc>
        <w:tc>
          <w:tcPr>
            <w:tcW w:w="1383" w:type="dxa"/>
            <w:vAlign w:val="center"/>
          </w:tcPr>
          <w:p w:rsidR="009C6B6E" w:rsidRPr="0030395E" w:rsidRDefault="009C6B6E" w:rsidP="009C6B6E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96.79</w:t>
            </w:r>
          </w:p>
        </w:tc>
        <w:tc>
          <w:tcPr>
            <w:tcW w:w="1641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8,849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5,333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4,726</w:t>
            </w:r>
          </w:p>
        </w:tc>
        <w:tc>
          <w:tcPr>
            <w:tcW w:w="1104" w:type="dxa"/>
            <w:vAlign w:val="center"/>
          </w:tcPr>
          <w:p w:rsidR="009C6B6E" w:rsidRPr="0030395E" w:rsidRDefault="009C6B6E" w:rsidP="009C6B6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7,545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urkina Faso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4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7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21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.51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,32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,09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82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,885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urundi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2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3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6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0.47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15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41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bookmarkStart w:id="1" w:name="RANGE!I8"/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319</w:t>
            </w:r>
            <w:bookmarkEnd w:id="1"/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,75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984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ameroon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4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3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29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.29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9.92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,77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,31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07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482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ape Verde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7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3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62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.87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30.89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1,14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9,49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,41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3,146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entral African Republic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32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03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3.10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,88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,76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72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904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had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02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72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.33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33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33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,42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449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omoros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8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84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68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.87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617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22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88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872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ongo, Rep.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5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59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.7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9.87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,697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,83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,24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,123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ote d’Ivoire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7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8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45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.13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8.41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,55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,98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,45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,220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Democratic Republic of the Congo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3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0.49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13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02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94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,35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344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Equatorial Guine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4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32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2.09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44.75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8,20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0,46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1,68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9,437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Eritre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9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9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0.8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.26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43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21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84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229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Ethiopi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95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7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0.96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3.08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91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77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04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715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abon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2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0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65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4.16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13.77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3,67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8,85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3,16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4,820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he Gambi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40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0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09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.04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57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33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41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939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han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2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A7AFE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77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.07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7.85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87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33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,00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103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uine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33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6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14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3.86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267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11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34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049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uinea-Bissau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4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9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0.62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70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,60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,50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61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,705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Keny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16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84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7.10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,82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,45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,48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,041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esotho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08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50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76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.80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,06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,09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99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,986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iberi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7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90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1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0.64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56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01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82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,22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283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dagascar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7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2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4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25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.23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02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82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04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986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lawi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1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4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7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0.97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.98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787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64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,877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137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lastRenderedPageBreak/>
              <w:t>Mali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5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1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7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39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.87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,32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,21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82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267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uritani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0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06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.14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9.12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,37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,90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20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,830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uritius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9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9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29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1.19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85.11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4,20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9,847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6,79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6,621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ozambique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7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1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06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3.35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,05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,82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56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,348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amibi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8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7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87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7.84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.07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5,32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2,88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7,90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9,420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iger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6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40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13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34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60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53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,99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130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igeri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07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0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71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.55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96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,777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,78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,98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,527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Rwand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2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3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.0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42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64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46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80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341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ao Tome and Principe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8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8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47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42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00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,90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,29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,53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897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enegal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64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05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53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25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,07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,61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,97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,090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eychelles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8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3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21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.9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0.81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2,65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7,93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2,48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0,430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ierra Leone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76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6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36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,64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,64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32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,539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outh Afric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2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2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7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19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27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.39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7,36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3,70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3,78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0,178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outh Sudan</w:t>
            </w:r>
            <w:r w:rsidR="00CA72D2" w:rsidRPr="0030395E">
              <w:rPr>
                <w:sz w:val="20"/>
                <w:szCs w:val="20"/>
              </w:rPr>
              <w:t>*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0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9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95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77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76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,08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,74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67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558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waziland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8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2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99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83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.08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,046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1,227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,09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,474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anzani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7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0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63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84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46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16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38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341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ogo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14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3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32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67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,28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,10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73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,415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Ugand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7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3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55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95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,772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,48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971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,733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Zambia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5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1</w:t>
            </w:r>
            <w:r w:rsidR="001666F5" w:rsidRPr="0030395E">
              <w:rPr>
                <w:sz w:val="20"/>
                <w:szCs w:val="20"/>
              </w:rPr>
              <w:t>,</w:t>
            </w:r>
            <w:r w:rsidRPr="0030395E">
              <w:rPr>
                <w:sz w:val="20"/>
                <w:szCs w:val="20"/>
              </w:rPr>
              <w:t>81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99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.01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90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27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,05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738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Zimbabwe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76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78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860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8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80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515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,03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117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yotte*^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4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3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4</w:t>
            </w:r>
          </w:p>
        </w:tc>
        <w:tc>
          <w:tcPr>
            <w:tcW w:w="1383" w:type="dxa"/>
            <w:vAlign w:val="center"/>
          </w:tcPr>
          <w:p w:rsidR="00204D64" w:rsidRPr="0030395E" w:rsidRDefault="00CA72D2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.11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CA72D2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.98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4,87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1,79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3,25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5,819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Reunion*^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44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9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4</w:t>
            </w:r>
          </w:p>
        </w:tc>
        <w:tc>
          <w:tcPr>
            <w:tcW w:w="1383" w:type="dxa"/>
            <w:vAlign w:val="center"/>
          </w:tcPr>
          <w:p w:rsidR="00204D64" w:rsidRPr="0030395E" w:rsidRDefault="00CA72D2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.11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CA72D2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.98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4,870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1,798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3,25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5,819</w:t>
            </w:r>
          </w:p>
        </w:tc>
      </w:tr>
      <w:tr w:rsidR="00204D64" w:rsidRPr="0030395E" w:rsidTr="003556FA">
        <w:tc>
          <w:tcPr>
            <w:tcW w:w="2415" w:type="dxa"/>
            <w:vAlign w:val="center"/>
          </w:tcPr>
          <w:p w:rsidR="00204D64" w:rsidRPr="0030395E" w:rsidRDefault="00204D64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Western Sahara*^</w:t>
            </w:r>
          </w:p>
        </w:tc>
        <w:tc>
          <w:tcPr>
            <w:tcW w:w="1385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4</w:t>
            </w:r>
            <w:r w:rsidR="00861EE8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48</w:t>
            </w:r>
          </w:p>
        </w:tc>
        <w:tc>
          <w:tcPr>
            <w:tcW w:w="1563" w:type="dxa"/>
            <w:vAlign w:val="center"/>
          </w:tcPr>
          <w:p w:rsidR="00204D64" w:rsidRPr="0030395E" w:rsidRDefault="00204D64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7</w:t>
            </w:r>
          </w:p>
        </w:tc>
        <w:tc>
          <w:tcPr>
            <w:tcW w:w="1383" w:type="dxa"/>
            <w:vAlign w:val="center"/>
          </w:tcPr>
          <w:p w:rsidR="00204D64" w:rsidRPr="0030395E" w:rsidRDefault="00CA72D2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65</w:t>
            </w:r>
          </w:p>
        </w:tc>
        <w:tc>
          <w:tcPr>
            <w:tcW w:w="1383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.3</w:t>
            </w:r>
            <w:r w:rsidR="00CA72D2"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641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,014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,179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,263</w:t>
            </w:r>
          </w:p>
        </w:tc>
        <w:tc>
          <w:tcPr>
            <w:tcW w:w="1104" w:type="dxa"/>
            <w:vAlign w:val="center"/>
          </w:tcPr>
          <w:p w:rsidR="00204D64" w:rsidRPr="0030395E" w:rsidRDefault="00204D64" w:rsidP="00204D6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,646</w:t>
            </w:r>
          </w:p>
        </w:tc>
      </w:tr>
      <w:tr w:rsidR="00284899" w:rsidRPr="0030395E" w:rsidTr="00BA7E09">
        <w:tc>
          <w:tcPr>
            <w:tcW w:w="14055" w:type="dxa"/>
            <w:gridSpan w:val="10"/>
            <w:vAlign w:val="center"/>
          </w:tcPr>
          <w:p w:rsidR="00284899" w:rsidRPr="0030395E" w:rsidRDefault="0028489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The Americas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ntigua and Barbuda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3</w:t>
            </w:r>
          </w:p>
        </w:tc>
        <w:tc>
          <w:tcPr>
            <w:tcW w:w="1563" w:type="dxa"/>
            <w:vAlign w:val="center"/>
          </w:tcPr>
          <w:p w:rsidR="00284899" w:rsidRPr="0030395E" w:rsidRDefault="0028489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50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.98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0.60</w:t>
            </w:r>
          </w:p>
        </w:tc>
        <w:tc>
          <w:tcPr>
            <w:tcW w:w="1641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0,659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4,711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2,353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0,292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rgentina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4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4</w:t>
            </w:r>
          </w:p>
        </w:tc>
        <w:tc>
          <w:tcPr>
            <w:tcW w:w="1563" w:type="dxa"/>
            <w:vAlign w:val="center"/>
          </w:tcPr>
          <w:p w:rsidR="00284899" w:rsidRPr="0030395E" w:rsidRDefault="00CD606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4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.38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6.77</w:t>
            </w:r>
          </w:p>
        </w:tc>
        <w:tc>
          <w:tcPr>
            <w:tcW w:w="1641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6,833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0,415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2,338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7,064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he Bahamas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0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8</w:t>
            </w:r>
          </w:p>
        </w:tc>
        <w:tc>
          <w:tcPr>
            <w:tcW w:w="1563" w:type="dxa"/>
            <w:vAlign w:val="center"/>
          </w:tcPr>
          <w:p w:rsidR="00284899" w:rsidRPr="0030395E" w:rsidRDefault="00CD606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0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.89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4.45</w:t>
            </w:r>
          </w:p>
        </w:tc>
        <w:tc>
          <w:tcPr>
            <w:tcW w:w="1641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2,238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2,407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2,808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7,172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arbados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0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6</w:t>
            </w:r>
          </w:p>
        </w:tc>
        <w:tc>
          <w:tcPr>
            <w:tcW w:w="1563" w:type="dxa"/>
            <w:vAlign w:val="center"/>
          </w:tcPr>
          <w:p w:rsidR="00284899" w:rsidRPr="0030395E" w:rsidRDefault="00CD606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7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.06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3.99</w:t>
            </w:r>
          </w:p>
        </w:tc>
        <w:tc>
          <w:tcPr>
            <w:tcW w:w="1641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3,970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7,998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5,351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6,705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elize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8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5</w:t>
            </w:r>
          </w:p>
        </w:tc>
        <w:tc>
          <w:tcPr>
            <w:tcW w:w="1563" w:type="dxa"/>
            <w:vAlign w:val="center"/>
          </w:tcPr>
          <w:p w:rsidR="00284899" w:rsidRPr="0030395E" w:rsidRDefault="00CD606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0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01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.71</w:t>
            </w:r>
          </w:p>
        </w:tc>
        <w:tc>
          <w:tcPr>
            <w:tcW w:w="1641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8,465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6,410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1,403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0,889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olivia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6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1</w:t>
            </w:r>
          </w:p>
        </w:tc>
        <w:tc>
          <w:tcPr>
            <w:tcW w:w="1563" w:type="dxa"/>
            <w:vAlign w:val="center"/>
          </w:tcPr>
          <w:p w:rsidR="00284899" w:rsidRPr="0030395E" w:rsidRDefault="0028489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0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15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.92</w:t>
            </w:r>
          </w:p>
        </w:tc>
        <w:tc>
          <w:tcPr>
            <w:tcW w:w="1641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,161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,105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,906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,189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razil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5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0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4</w:t>
            </w:r>
          </w:p>
        </w:tc>
        <w:tc>
          <w:tcPr>
            <w:tcW w:w="1563" w:type="dxa"/>
            <w:vAlign w:val="center"/>
          </w:tcPr>
          <w:p w:rsidR="00284899" w:rsidRPr="0030395E" w:rsidRDefault="0028489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0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39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.36</w:t>
            </w:r>
          </w:p>
        </w:tc>
        <w:tc>
          <w:tcPr>
            <w:tcW w:w="1641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8,904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3,576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8,759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5,250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anada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,126,240</w:t>
            </w:r>
          </w:p>
        </w:tc>
        <w:tc>
          <w:tcPr>
            <w:tcW w:w="1563" w:type="dxa"/>
            <w:vAlign w:val="center"/>
          </w:tcPr>
          <w:p w:rsidR="00284899" w:rsidRPr="0030395E" w:rsidRDefault="0028489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eveloped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2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.72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7.67</w:t>
            </w:r>
          </w:p>
        </w:tc>
        <w:tc>
          <w:tcPr>
            <w:tcW w:w="1641" w:type="dxa"/>
            <w:vAlign w:val="center"/>
          </w:tcPr>
          <w:p w:rsidR="00284899" w:rsidRPr="0030395E" w:rsidRDefault="000B7550" w:rsidP="000B755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33,443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13,517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58,490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53,837</w:t>
            </w:r>
          </w:p>
        </w:tc>
      </w:tr>
      <w:tr w:rsidR="00284899" w:rsidRPr="0030395E" w:rsidTr="003556FA">
        <w:tc>
          <w:tcPr>
            <w:tcW w:w="2415" w:type="dxa"/>
            <w:vAlign w:val="center"/>
          </w:tcPr>
          <w:p w:rsidR="00284899" w:rsidRPr="0030395E" w:rsidRDefault="0028489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hile</w:t>
            </w:r>
          </w:p>
        </w:tc>
        <w:tc>
          <w:tcPr>
            <w:tcW w:w="1385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0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0</w:t>
            </w:r>
          </w:p>
        </w:tc>
        <w:tc>
          <w:tcPr>
            <w:tcW w:w="1563" w:type="dxa"/>
            <w:vAlign w:val="center"/>
          </w:tcPr>
          <w:p w:rsidR="00284899" w:rsidRPr="0030395E" w:rsidRDefault="0028489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0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.65</w:t>
            </w:r>
          </w:p>
        </w:tc>
        <w:tc>
          <w:tcPr>
            <w:tcW w:w="1383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7.55</w:t>
            </w:r>
          </w:p>
        </w:tc>
        <w:tc>
          <w:tcPr>
            <w:tcW w:w="1641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3,756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7,589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2,560</w:t>
            </w:r>
          </w:p>
        </w:tc>
        <w:tc>
          <w:tcPr>
            <w:tcW w:w="1104" w:type="dxa"/>
            <w:vAlign w:val="center"/>
          </w:tcPr>
          <w:p w:rsidR="00284899" w:rsidRPr="0030395E" w:rsidRDefault="00284899" w:rsidP="0028489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1,007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olombi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4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8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.09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.45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5,36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2,20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5,63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0,010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osta Ric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9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5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.28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.19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7,07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3,20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6,15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4,573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ub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1</w:t>
            </w:r>
            <w:r w:rsidR="00B114D0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8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8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0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.36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2,78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9,82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3,85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9,948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lastRenderedPageBreak/>
              <w:t>Dominic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3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.2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.6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2,00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8,75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9,17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7,603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Dominican Republic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1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7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7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68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.97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6,52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3,81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2,52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6,244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Ecuador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0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72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82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.39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7,45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4,90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5,46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8,731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El Salvador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18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5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.6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2,95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1,10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,81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,497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renad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77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.8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.8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8,30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4,67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0,62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0,653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uatemal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6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02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.98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1,41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0,19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2,50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,500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uyan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72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.10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9,89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7,53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1,62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,123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aiti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1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4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01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,85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,49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49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861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onduras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4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7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.16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,69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,93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,46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,152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Jamaic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5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.2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.14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9,69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7,24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8,94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,117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exico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7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8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4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.99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8.13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5,17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0,64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8,32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3,027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icaragu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2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9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95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.98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,76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,92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,21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,105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anam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78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8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0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.4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.90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0,74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6,14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3,05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6,799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araguay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1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1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6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.77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3,11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1,28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0,17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,837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eru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0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3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.36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3,80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1,11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8,34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8,358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t. Kitts and Nevis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49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.41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5.15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3,37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8,41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9,08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2,292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t. Lucia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7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7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6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.66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.31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6,75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3,53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6,37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9,997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t. Vincent and the Grenadines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6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9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.75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7,63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4,59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9,57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5,864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uriname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2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0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.76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.79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8,66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5,60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6,63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1,094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rinidad and Tobago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8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95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.31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5.66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4,74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8,59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0,24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8,701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United States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2,247,116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.92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9.15</w:t>
            </w:r>
          </w:p>
        </w:tc>
        <w:tc>
          <w:tcPr>
            <w:tcW w:w="1641" w:type="dxa"/>
            <w:vAlign w:val="center"/>
          </w:tcPr>
          <w:p w:rsidR="00F37FF8" w:rsidRPr="0030395E" w:rsidRDefault="00BA7E09" w:rsidP="00BA7E0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58,10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35,80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64,48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33,416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Uruguay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2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.8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9.01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7,65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0,94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9,22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9,512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Venezuela, RB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43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3</w:t>
            </w:r>
          </w:p>
        </w:tc>
        <w:tc>
          <w:tcPr>
            <w:tcW w:w="1563" w:type="dxa"/>
            <w:vAlign w:val="center"/>
          </w:tcPr>
          <w:p w:rsidR="00F37FF8" w:rsidRPr="0030395E" w:rsidRDefault="00F37FF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CD606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.41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7.45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6,63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1,08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6,941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2,554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nguilla*</w:t>
            </w:r>
            <w:r w:rsidR="00E81108" w:rsidRPr="0030395E">
              <w:rPr>
                <w:sz w:val="20"/>
                <w:szCs w:val="20"/>
              </w:rPr>
              <w:t>†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2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2</w:t>
            </w:r>
          </w:p>
        </w:tc>
        <w:tc>
          <w:tcPr>
            <w:tcW w:w="1383" w:type="dxa"/>
            <w:vAlign w:val="center"/>
          </w:tcPr>
          <w:p w:rsidR="00F37FF8" w:rsidRPr="0030395E" w:rsidRDefault="00BA7E09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.49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A7E0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6.5</w:t>
            </w:r>
            <w:r w:rsidR="00BA7E09"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7,89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1,44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8,31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2,478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ruba*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7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49</w:t>
            </w:r>
          </w:p>
        </w:tc>
        <w:tc>
          <w:tcPr>
            <w:tcW w:w="1383" w:type="dxa"/>
            <w:vAlign w:val="center"/>
          </w:tcPr>
          <w:p w:rsidR="00F37FF8" w:rsidRPr="0030395E" w:rsidRDefault="00BA7E09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.75</w:t>
            </w:r>
          </w:p>
        </w:tc>
        <w:tc>
          <w:tcPr>
            <w:tcW w:w="1383" w:type="dxa"/>
            <w:vAlign w:val="center"/>
          </w:tcPr>
          <w:p w:rsidR="00F37FF8" w:rsidRPr="0030395E" w:rsidRDefault="00BA7E09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3.53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8,56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0,83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7,23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6,418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ermuda*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8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7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A7E0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5.</w:t>
            </w:r>
            <w:r w:rsidR="00BA7E09" w:rsidRPr="0030395E">
              <w:rPr>
                <w:rFonts w:ascii="Calibri" w:hAnsi="Calibri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383" w:type="dxa"/>
            <w:vAlign w:val="center"/>
          </w:tcPr>
          <w:p w:rsidR="00F37FF8" w:rsidRPr="0030395E" w:rsidRDefault="00BB4421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25.14</w:t>
            </w:r>
          </w:p>
        </w:tc>
        <w:tc>
          <w:tcPr>
            <w:tcW w:w="1641" w:type="dxa"/>
            <w:vAlign w:val="center"/>
          </w:tcPr>
          <w:p w:rsidR="00F37FF8" w:rsidRPr="0030395E" w:rsidRDefault="0064173B" w:rsidP="0064173B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341,30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305,84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739,00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047,326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ritish Virgin Islands*^</w:t>
            </w:r>
            <w:r w:rsidR="00E81108" w:rsidRPr="0030395E">
              <w:rPr>
                <w:sz w:val="20"/>
                <w:szCs w:val="20"/>
              </w:rPr>
              <w:t>†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5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9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.7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6.5</w:t>
            </w:r>
            <w:r w:rsidR="00BB4421" w:rsidRPr="0030395E">
              <w:rPr>
                <w:rFonts w:ascii="Calibri" w:hAnsi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34,05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4,14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5,68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2,328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aribbean Netherlands*^</w:t>
            </w:r>
            <w:r w:rsidR="00E81108" w:rsidRPr="0030395E">
              <w:rPr>
                <w:sz w:val="20"/>
                <w:szCs w:val="20"/>
              </w:rPr>
              <w:t>†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6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383" w:type="dxa"/>
            <w:vAlign w:val="center"/>
          </w:tcPr>
          <w:p w:rsidR="00F37FF8" w:rsidRPr="0030395E" w:rsidRDefault="00BB4421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07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5.4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6,56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1,19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5,25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0,392</w:t>
            </w:r>
          </w:p>
        </w:tc>
      </w:tr>
      <w:tr w:rsidR="00F37FF8" w:rsidRPr="0030395E" w:rsidTr="000C6E3E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ayman Islands*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9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5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.29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8.99</w:t>
            </w:r>
          </w:p>
        </w:tc>
        <w:tc>
          <w:tcPr>
            <w:tcW w:w="1641" w:type="dxa"/>
            <w:vAlign w:val="center"/>
          </w:tcPr>
          <w:p w:rsidR="00F37FF8" w:rsidRPr="0030395E" w:rsidRDefault="000C6E3E" w:rsidP="000C6E3E">
            <w:pPr>
              <w:spacing w:line="259" w:lineRule="auto"/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58,98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41,38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59,94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16,518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uracao*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7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60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9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.5</w:t>
            </w:r>
            <w:r w:rsidR="00BB4421"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6.76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8,72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2,26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8,99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2,988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French Guiana*^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9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.0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5.89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5,138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1,47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2,92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1,477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reenland*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5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.62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1.6</w:t>
            </w:r>
            <w:r w:rsidR="00BB4421"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1641" w:type="dxa"/>
            <w:vAlign w:val="center"/>
          </w:tcPr>
          <w:p w:rsidR="00F37FF8" w:rsidRPr="0030395E" w:rsidRDefault="00BD18FE" w:rsidP="00BD18F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76,48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62,93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46,38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2,143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uadeloupe*^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8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5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07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5.4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6,56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1,19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5,25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0,392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rtinique*^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0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10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07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5.4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6,56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1,19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5,25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0,392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ontserrat*</w:t>
            </w:r>
            <w:r w:rsidR="00E81108" w:rsidRPr="0030395E">
              <w:rPr>
                <w:sz w:val="20"/>
                <w:szCs w:val="20"/>
              </w:rPr>
              <w:t>†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7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9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.6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3.0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5,772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2,20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5,24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5,739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lastRenderedPageBreak/>
              <w:t>Puerto Rico*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0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71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.79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1.57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1,81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5,53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5,135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2,624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aint Pierre and Miquelon*^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5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383" w:type="dxa"/>
            <w:vAlign w:val="center"/>
          </w:tcPr>
          <w:p w:rsidR="00F37FF8" w:rsidRPr="0030395E" w:rsidRDefault="00BB4421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07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5.4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6,56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1,19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5,25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0,392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proofErr w:type="spellStart"/>
            <w:r w:rsidRPr="0030395E">
              <w:rPr>
                <w:sz w:val="20"/>
                <w:szCs w:val="20"/>
              </w:rPr>
              <w:t>Sint</w:t>
            </w:r>
            <w:proofErr w:type="spellEnd"/>
            <w:r w:rsidRPr="0030395E">
              <w:rPr>
                <w:sz w:val="20"/>
                <w:szCs w:val="20"/>
              </w:rPr>
              <w:t xml:space="preserve"> Maarten (Dutch part)*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50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2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.30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3.35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5,38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8,010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0,03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6,088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t. Martin (French part)*^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5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07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5.4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6,56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1,19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5,25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0,392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urks and Caicos Islands*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93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8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.34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0.6</w:t>
            </w:r>
            <w:r w:rsidR="00BB4421"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9,29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1,663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9,637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0,737</w:t>
            </w:r>
          </w:p>
        </w:tc>
      </w:tr>
      <w:tr w:rsidR="00F37FF8" w:rsidRPr="0030395E" w:rsidTr="003556FA">
        <w:tc>
          <w:tcPr>
            <w:tcW w:w="2415" w:type="dxa"/>
            <w:vAlign w:val="center"/>
          </w:tcPr>
          <w:p w:rsidR="00F37FF8" w:rsidRPr="0030395E" w:rsidRDefault="00F37FF8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Virgin Islands*^</w:t>
            </w:r>
          </w:p>
        </w:tc>
        <w:tc>
          <w:tcPr>
            <w:tcW w:w="1385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2</w:t>
            </w:r>
          </w:p>
        </w:tc>
        <w:tc>
          <w:tcPr>
            <w:tcW w:w="1563" w:type="dxa"/>
            <w:vAlign w:val="center"/>
          </w:tcPr>
          <w:p w:rsidR="00F37FF8" w:rsidRPr="0030395E" w:rsidRDefault="00CD606A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07</w:t>
            </w:r>
          </w:p>
        </w:tc>
        <w:tc>
          <w:tcPr>
            <w:tcW w:w="1383" w:type="dxa"/>
            <w:vAlign w:val="center"/>
          </w:tcPr>
          <w:p w:rsidR="00F37FF8" w:rsidRPr="0030395E" w:rsidRDefault="00F37FF8" w:rsidP="00BB442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5.42</w:t>
            </w:r>
          </w:p>
        </w:tc>
        <w:tc>
          <w:tcPr>
            <w:tcW w:w="1641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6,569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1,194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5,256</w:t>
            </w:r>
          </w:p>
        </w:tc>
        <w:tc>
          <w:tcPr>
            <w:tcW w:w="1104" w:type="dxa"/>
            <w:vAlign w:val="center"/>
          </w:tcPr>
          <w:p w:rsidR="00F37FF8" w:rsidRPr="0030395E" w:rsidRDefault="00F37FF8" w:rsidP="00F37F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0,392</w:t>
            </w:r>
          </w:p>
        </w:tc>
      </w:tr>
      <w:tr w:rsidR="00C71319" w:rsidRPr="0030395E" w:rsidTr="00BA7E09">
        <w:tc>
          <w:tcPr>
            <w:tcW w:w="14055" w:type="dxa"/>
            <w:gridSpan w:val="10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Eastern Mediterranean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fghanistan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7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12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0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36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18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221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010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,516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573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ahrain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3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</w:t>
            </w:r>
            <w:r w:rsidR="001666F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7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.32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9.25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3,860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4,633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6,536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5,202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Djibouti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36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1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22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.61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2,195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365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,050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278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3475AD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Egypt, Arab Republic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75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05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46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.93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,973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3,362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,758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543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3475AD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ran, Islamic Republic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4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0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.01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2.88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6,827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4,113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2,774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3,667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raq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0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0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45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.88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3,253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9,806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9,991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0,309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Jordan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4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0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05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.84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1,435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9,111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0,841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6,346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Kuwait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9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0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09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.25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3.91</w:t>
            </w:r>
          </w:p>
        </w:tc>
        <w:tc>
          <w:tcPr>
            <w:tcW w:w="1641" w:type="dxa"/>
            <w:vAlign w:val="center"/>
          </w:tcPr>
          <w:p w:rsidR="00971F26" w:rsidRPr="0030395E" w:rsidRDefault="008E4FAF" w:rsidP="008E4FAF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730,637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707,358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09,416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27,619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ebanon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92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0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73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0.60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7,024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3,027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4,404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0,758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ibya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40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2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6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58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9.17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7,071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1,622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5,329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8,556</w:t>
            </w:r>
          </w:p>
        </w:tc>
      </w:tr>
      <w:tr w:rsidR="00971F26" w:rsidRPr="0030395E" w:rsidTr="003556FA">
        <w:tc>
          <w:tcPr>
            <w:tcW w:w="2415" w:type="dxa"/>
            <w:vAlign w:val="center"/>
          </w:tcPr>
          <w:p w:rsidR="00971F26" w:rsidRPr="0030395E" w:rsidRDefault="00971F26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orocco</w:t>
            </w:r>
          </w:p>
        </w:tc>
        <w:tc>
          <w:tcPr>
            <w:tcW w:w="1385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4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0</w:t>
            </w:r>
          </w:p>
        </w:tc>
        <w:tc>
          <w:tcPr>
            <w:tcW w:w="1563" w:type="dxa"/>
            <w:vAlign w:val="center"/>
          </w:tcPr>
          <w:p w:rsidR="00971F26" w:rsidRPr="0030395E" w:rsidRDefault="00971F26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20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61</w:t>
            </w:r>
          </w:p>
        </w:tc>
        <w:tc>
          <w:tcPr>
            <w:tcW w:w="1383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.92</w:t>
            </w:r>
          </w:p>
        </w:tc>
        <w:tc>
          <w:tcPr>
            <w:tcW w:w="1641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1,343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,198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,901</w:t>
            </w:r>
          </w:p>
        </w:tc>
        <w:tc>
          <w:tcPr>
            <w:tcW w:w="1104" w:type="dxa"/>
            <w:vAlign w:val="center"/>
          </w:tcPr>
          <w:p w:rsidR="00971F26" w:rsidRPr="0030395E" w:rsidRDefault="00971F26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,573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Oman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0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8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2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.21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1.57</w:t>
            </w: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36,547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7,403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6,176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0,584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akistan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3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6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0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39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17</w:t>
            </w: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,796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,249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,950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,324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Qatar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3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6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0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9.03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41.75</w:t>
            </w:r>
          </w:p>
        </w:tc>
        <w:tc>
          <w:tcPr>
            <w:tcW w:w="1641" w:type="dxa"/>
            <w:vAlign w:val="center"/>
          </w:tcPr>
          <w:p w:rsidR="00C71319" w:rsidRPr="0030395E" w:rsidRDefault="008E4FAF" w:rsidP="008E4FAF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699,758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664,612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214,769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38,321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audi Arabia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8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7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0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.98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4.08</w:t>
            </w: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06,230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4,261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48,658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8,069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omalia*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36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3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8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51</w:t>
            </w: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626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626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833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961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udan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02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0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42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.19</w:t>
            </w: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,652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,951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,909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,443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yrian Arab Republic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47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3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58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.38</w:t>
            </w: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,294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,577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,855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213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unisia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3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0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98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.27</w:t>
            </w: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9,392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7,533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4,924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,329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United Arab Emirates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1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7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ow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85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.69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1.53</w:t>
            </w:r>
          </w:p>
        </w:tc>
        <w:tc>
          <w:tcPr>
            <w:tcW w:w="1641" w:type="dxa"/>
            <w:vAlign w:val="center"/>
          </w:tcPr>
          <w:p w:rsidR="00C71319" w:rsidRPr="0030395E" w:rsidRDefault="008E4FAF" w:rsidP="008E4FAF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27,345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08,280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76,345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72,753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C71319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Yemen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3</w:t>
            </w:r>
            <w:r w:rsidR="00412915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08</w:t>
            </w: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</w:t>
            </w:r>
            <w:r w:rsidR="00FF07C4" w:rsidRPr="0030395E">
              <w:rPr>
                <w:rFonts w:ascii="Calibri" w:hAnsi="Calibri"/>
                <w:color w:val="000000"/>
                <w:sz w:val="20"/>
                <w:szCs w:val="20"/>
              </w:rPr>
              <w:t>igh</w:t>
            </w: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0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00</w:t>
            </w: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.63</w:t>
            </w: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,361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,777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,367</w:t>
            </w: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381</w:t>
            </w:r>
          </w:p>
        </w:tc>
      </w:tr>
      <w:tr w:rsidR="00C71319" w:rsidRPr="0030395E" w:rsidTr="003556FA">
        <w:tc>
          <w:tcPr>
            <w:tcW w:w="2415" w:type="dxa"/>
            <w:vAlign w:val="center"/>
          </w:tcPr>
          <w:p w:rsidR="00C71319" w:rsidRPr="0030395E" w:rsidRDefault="0056036C" w:rsidP="001049C7">
            <w:pPr>
              <w:rPr>
                <w:b/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European</w:t>
            </w:r>
          </w:p>
        </w:tc>
        <w:tc>
          <w:tcPr>
            <w:tcW w:w="1385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563" w:type="dxa"/>
            <w:vAlign w:val="center"/>
          </w:tcPr>
          <w:p w:rsidR="00C71319" w:rsidRPr="0030395E" w:rsidRDefault="00C71319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97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383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641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C71319" w:rsidRPr="0030395E" w:rsidRDefault="00C71319" w:rsidP="00C71319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</w:tr>
      <w:tr w:rsidR="0056036C" w:rsidRPr="0030395E" w:rsidTr="003556FA">
        <w:tc>
          <w:tcPr>
            <w:tcW w:w="2415" w:type="dxa"/>
            <w:vAlign w:val="center"/>
          </w:tcPr>
          <w:p w:rsidR="0056036C" w:rsidRPr="0030395E" w:rsidRDefault="0056036C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lbania</w:t>
            </w:r>
          </w:p>
        </w:tc>
        <w:tc>
          <w:tcPr>
            <w:tcW w:w="1385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3</w:t>
            </w:r>
          </w:p>
        </w:tc>
        <w:tc>
          <w:tcPr>
            <w:tcW w:w="1563" w:type="dxa"/>
            <w:vAlign w:val="center"/>
          </w:tcPr>
          <w:p w:rsidR="0056036C" w:rsidRPr="0030395E" w:rsidRDefault="0056036C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eveloped</w:t>
            </w:r>
          </w:p>
        </w:tc>
        <w:tc>
          <w:tcPr>
            <w:tcW w:w="973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0</w:t>
            </w:r>
          </w:p>
        </w:tc>
        <w:tc>
          <w:tcPr>
            <w:tcW w:w="1383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48</w:t>
            </w:r>
          </w:p>
        </w:tc>
        <w:tc>
          <w:tcPr>
            <w:tcW w:w="1383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.41</w:t>
            </w:r>
          </w:p>
        </w:tc>
        <w:tc>
          <w:tcPr>
            <w:tcW w:w="1641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4,092</w:t>
            </w:r>
          </w:p>
        </w:tc>
        <w:tc>
          <w:tcPr>
            <w:tcW w:w="1104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1,881</w:t>
            </w:r>
          </w:p>
        </w:tc>
        <w:tc>
          <w:tcPr>
            <w:tcW w:w="1104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4,982</w:t>
            </w:r>
          </w:p>
        </w:tc>
        <w:tc>
          <w:tcPr>
            <w:tcW w:w="1104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2,159</w:t>
            </w:r>
          </w:p>
        </w:tc>
      </w:tr>
      <w:tr w:rsidR="0056036C" w:rsidRPr="0030395E" w:rsidTr="003556FA">
        <w:tc>
          <w:tcPr>
            <w:tcW w:w="2415" w:type="dxa"/>
            <w:vAlign w:val="center"/>
          </w:tcPr>
          <w:p w:rsidR="0056036C" w:rsidRPr="0030395E" w:rsidRDefault="0056036C" w:rsidP="001049C7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ndorra</w:t>
            </w:r>
          </w:p>
        </w:tc>
        <w:tc>
          <w:tcPr>
            <w:tcW w:w="1385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7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7</w:t>
            </w:r>
          </w:p>
        </w:tc>
        <w:tc>
          <w:tcPr>
            <w:tcW w:w="1563" w:type="dxa"/>
            <w:vAlign w:val="center"/>
          </w:tcPr>
          <w:p w:rsidR="0056036C" w:rsidRPr="0030395E" w:rsidRDefault="0056036C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</w:t>
            </w:r>
            <w:r w:rsidR="003556FA" w:rsidRPr="0030395E">
              <w:rPr>
                <w:rFonts w:ascii="Calibri" w:hAnsi="Calibri"/>
                <w:color w:val="000000"/>
                <w:sz w:val="20"/>
                <w:szCs w:val="20"/>
              </w:rPr>
              <w:t>eveloped</w:t>
            </w:r>
          </w:p>
        </w:tc>
        <w:tc>
          <w:tcPr>
            <w:tcW w:w="973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14</w:t>
            </w:r>
          </w:p>
        </w:tc>
        <w:tc>
          <w:tcPr>
            <w:tcW w:w="1383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2.83</w:t>
            </w:r>
          </w:p>
        </w:tc>
        <w:tc>
          <w:tcPr>
            <w:tcW w:w="1383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7.68</w:t>
            </w:r>
          </w:p>
        </w:tc>
        <w:tc>
          <w:tcPr>
            <w:tcW w:w="1641" w:type="dxa"/>
            <w:vAlign w:val="center"/>
          </w:tcPr>
          <w:p w:rsidR="0056036C" w:rsidRPr="0030395E" w:rsidRDefault="006E3EA4" w:rsidP="006E3EA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83,410</w:t>
            </w:r>
          </w:p>
        </w:tc>
        <w:tc>
          <w:tcPr>
            <w:tcW w:w="1104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67,755</w:t>
            </w:r>
          </w:p>
        </w:tc>
        <w:tc>
          <w:tcPr>
            <w:tcW w:w="1104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77,303</w:t>
            </w:r>
          </w:p>
        </w:tc>
        <w:tc>
          <w:tcPr>
            <w:tcW w:w="1104" w:type="dxa"/>
            <w:vAlign w:val="center"/>
          </w:tcPr>
          <w:p w:rsidR="0056036C" w:rsidRPr="0030395E" w:rsidRDefault="0056036C" w:rsidP="0056036C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28,009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rmenia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6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0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87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.17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4,93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2,986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,271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,334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ustria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1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4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.38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3.23</w:t>
            </w:r>
          </w:p>
        </w:tc>
        <w:tc>
          <w:tcPr>
            <w:tcW w:w="1641" w:type="dxa"/>
            <w:vAlign w:val="center"/>
          </w:tcPr>
          <w:p w:rsidR="003556FA" w:rsidRPr="0030395E" w:rsidRDefault="006E3EA4" w:rsidP="006E3EA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73,45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53,627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12,426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96,704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zerbaijan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94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8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.74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.37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4,033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0,479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7,244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4,486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elarus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1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70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.48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8.03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3,556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0,103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8,104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0,473</w:t>
            </w:r>
          </w:p>
        </w:tc>
      </w:tr>
      <w:tr w:rsidR="003556FA" w:rsidRPr="0030395E" w:rsidTr="004A37F8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lastRenderedPageBreak/>
              <w:t>Belgium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1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8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.49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35.86</w:t>
            </w:r>
          </w:p>
        </w:tc>
        <w:tc>
          <w:tcPr>
            <w:tcW w:w="1641" w:type="dxa"/>
            <w:vAlign w:val="center"/>
          </w:tcPr>
          <w:p w:rsidR="003556FA" w:rsidRPr="0030395E" w:rsidRDefault="004A37F8" w:rsidP="004A37F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39,933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21,188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93,146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4,648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osnia and Herzegovina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45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9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18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.39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7,260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5,14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9,413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5,732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ulgaria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9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.94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.37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5,164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1,708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9,67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8,385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roatia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8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27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.82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3.66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5,12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9,35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9,16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7,289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yprus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5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.94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8.85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8,871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79,248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6,083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8,253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zech Republic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01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.17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2.71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5,750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7,609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8,568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8,929</w:t>
            </w:r>
          </w:p>
        </w:tc>
      </w:tr>
      <w:tr w:rsidR="003556FA" w:rsidRPr="0030395E" w:rsidTr="003556FA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Denmark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9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.79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46.59</w:t>
            </w:r>
          </w:p>
        </w:tc>
        <w:tc>
          <w:tcPr>
            <w:tcW w:w="1641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,02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943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,359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344</w:t>
            </w:r>
          </w:p>
        </w:tc>
      </w:tr>
      <w:tr w:rsidR="003556FA" w:rsidRPr="0030395E" w:rsidTr="00CA499E">
        <w:tc>
          <w:tcPr>
            <w:tcW w:w="2415" w:type="dxa"/>
            <w:vAlign w:val="center"/>
          </w:tcPr>
          <w:p w:rsidR="003556FA" w:rsidRPr="0030395E" w:rsidRDefault="003556FA" w:rsidP="003556FA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Estonia</w:t>
            </w:r>
          </w:p>
        </w:tc>
        <w:tc>
          <w:tcPr>
            <w:tcW w:w="1385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8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3</w:t>
            </w:r>
          </w:p>
        </w:tc>
        <w:tc>
          <w:tcPr>
            <w:tcW w:w="1563" w:type="dxa"/>
            <w:vAlign w:val="center"/>
          </w:tcPr>
          <w:p w:rsidR="003556FA" w:rsidRPr="0030395E" w:rsidRDefault="003556FA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</w:t>
            </w:r>
            <w:r w:rsidR="005B580A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0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.25</w:t>
            </w:r>
          </w:p>
        </w:tc>
        <w:tc>
          <w:tcPr>
            <w:tcW w:w="1383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1.74</w:t>
            </w:r>
          </w:p>
        </w:tc>
        <w:tc>
          <w:tcPr>
            <w:tcW w:w="1641" w:type="dxa"/>
            <w:tcBorders>
              <w:bottom w:val="single" w:sz="4" w:space="0" w:color="auto"/>
            </w:tcBorders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3,115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5,052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1,930</w:t>
            </w:r>
          </w:p>
        </w:tc>
        <w:tc>
          <w:tcPr>
            <w:tcW w:w="1104" w:type="dxa"/>
            <w:vAlign w:val="center"/>
          </w:tcPr>
          <w:p w:rsidR="003556FA" w:rsidRPr="0030395E" w:rsidRDefault="003556FA" w:rsidP="003556FA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5,729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Finland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7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3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,82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.71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5.98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18,633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98,863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58,357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4,884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France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66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,46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.81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3.39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59,950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43,361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31,034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7,390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eorgia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8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74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57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89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.59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9,217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7,541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,152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,274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ermany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17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4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,27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.54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3.74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74,860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56,275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18,405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34,249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reece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9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99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,69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.43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9.89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07,945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9,024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0,501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8,448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ungary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14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33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26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96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7.34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5,662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9,437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3,708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1,302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celand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8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42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,40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.73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0.43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51,949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34,237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18,775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36,744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reland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7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61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,11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.38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1.4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45,065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28,116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21,925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52,031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srael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8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,93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.78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4.08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61,738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48,786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1,229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4,994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taly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8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78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,86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.65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8.11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25,308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12,018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1,924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3,958</w:t>
            </w:r>
          </w:p>
        </w:tc>
      </w:tr>
      <w:tr w:rsidR="00CA499E" w:rsidRPr="0030395E" w:rsidTr="00CA499E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Kazakhstan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1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7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55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.02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1.57</w:t>
            </w:r>
          </w:p>
        </w:tc>
        <w:tc>
          <w:tcPr>
            <w:tcW w:w="1641" w:type="dxa"/>
            <w:tcBorders>
              <w:top w:val="single" w:sz="4" w:space="0" w:color="auto"/>
            </w:tcBorders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4,964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8,490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9,727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6,990</w:t>
            </w:r>
          </w:p>
        </w:tc>
      </w:tr>
      <w:tr w:rsidR="00CA499E" w:rsidRPr="0030395E" w:rsidTr="003556FA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Kyrgyz Republic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4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3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1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06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.83</w:t>
            </w:r>
          </w:p>
        </w:tc>
        <w:tc>
          <w:tcPr>
            <w:tcW w:w="1641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,449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,810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032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,212</w:t>
            </w:r>
          </w:p>
        </w:tc>
      </w:tr>
      <w:tr w:rsidR="00CA499E" w:rsidRPr="0030395E" w:rsidTr="003556FA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atvia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9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9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,28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.0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3.08</w:t>
            </w:r>
          </w:p>
        </w:tc>
        <w:tc>
          <w:tcPr>
            <w:tcW w:w="1641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5,745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8,356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8,474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6,538</w:t>
            </w:r>
          </w:p>
        </w:tc>
      </w:tr>
      <w:tr w:rsidR="00CA499E" w:rsidRPr="0030395E" w:rsidTr="00F868B8">
        <w:tc>
          <w:tcPr>
            <w:tcW w:w="2415" w:type="dxa"/>
            <w:vAlign w:val="center"/>
          </w:tcPr>
          <w:p w:rsidR="00CA499E" w:rsidRPr="0030395E" w:rsidRDefault="00CA499E" w:rsidP="00CA499E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ithuania</w:t>
            </w:r>
          </w:p>
        </w:tc>
        <w:tc>
          <w:tcPr>
            <w:tcW w:w="1385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68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7</w:t>
            </w:r>
          </w:p>
        </w:tc>
        <w:tc>
          <w:tcPr>
            <w:tcW w:w="1563" w:type="dxa"/>
            <w:vAlign w:val="center"/>
          </w:tcPr>
          <w:p w:rsidR="00CA499E" w:rsidRPr="0030395E" w:rsidRDefault="00CA499E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900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.75</w:t>
            </w:r>
          </w:p>
        </w:tc>
        <w:tc>
          <w:tcPr>
            <w:tcW w:w="1383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5.78</w:t>
            </w:r>
          </w:p>
        </w:tc>
        <w:tc>
          <w:tcPr>
            <w:tcW w:w="1641" w:type="dxa"/>
            <w:tcBorders>
              <w:bottom w:val="single" w:sz="4" w:space="0" w:color="auto"/>
            </w:tcBorders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4,162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6,957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9,310</w:t>
            </w:r>
          </w:p>
        </w:tc>
        <w:tc>
          <w:tcPr>
            <w:tcW w:w="1104" w:type="dxa"/>
            <w:vAlign w:val="center"/>
          </w:tcPr>
          <w:p w:rsidR="00CA499E" w:rsidRPr="0030395E" w:rsidRDefault="00CA499E" w:rsidP="00CA499E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9,910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uxembourg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7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85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,90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1.4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03.01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187,311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160,62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819,127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81,511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cedonia, FYR*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4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8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87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16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3.38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9,51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7,29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8,88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4,950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lta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2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6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98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22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9.11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4,592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46,343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0,76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5,481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oldova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3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24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47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27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.64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,405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,100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,223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,217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onaco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45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3,377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3.21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48.27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,425,314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,359,133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554,043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500,214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ontenegro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0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78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25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7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4.56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2,58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9,284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9,085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6,466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etherlands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5</w:t>
            </w:r>
            <w:r w:rsidR="00A920AC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3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06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.85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5.50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93,111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73,03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28,822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09,155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orway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1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1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2,61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4.57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68.98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201,510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161,16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670,395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027,995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oland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8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4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24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.45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9.0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7,893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2,034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7,04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3,790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ortugal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9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2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,26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.27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1.19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3,32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4,970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7,98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0,185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Romania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61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6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,06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.7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6.6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7,172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2,91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1,17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8,039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Russian Federation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3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7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13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85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.65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7.30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3,65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7,923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0,86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9,903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an Marino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3475AD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0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,987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5.41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81.86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37,241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19,08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86,727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8,972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erbia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1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9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05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13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.58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5,087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2,247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5,894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2,468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lastRenderedPageBreak/>
              <w:t>Slovak Republic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3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7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,81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.26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7.10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6,800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8,682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9,931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9,432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lovenia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54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2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,21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.29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5.9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1,98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2,58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8,24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8,580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pain*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2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38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,92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.02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9.37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36,257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4,83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5,900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04,039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weden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2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7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,76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.92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7.45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926,95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909,01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07,28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20,631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witzerland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0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4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,76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.84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57.58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848,102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814,467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383,96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832,304</w:t>
            </w:r>
          </w:p>
        </w:tc>
      </w:tr>
      <w:tr w:rsidR="00F868B8" w:rsidRPr="0030395E" w:rsidTr="00F868B8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ajikistan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7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6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9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65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85</w:t>
            </w:r>
          </w:p>
        </w:tc>
        <w:tc>
          <w:tcPr>
            <w:tcW w:w="1641" w:type="dxa"/>
            <w:tcBorders>
              <w:top w:val="single" w:sz="4" w:space="0" w:color="auto"/>
            </w:tcBorders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,944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,43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,25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,719</w:t>
            </w:r>
          </w:p>
        </w:tc>
      </w:tr>
      <w:tr w:rsidR="00F868B8" w:rsidRPr="0030395E" w:rsidTr="003556FA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urkey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7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6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97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.47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6.11</w:t>
            </w:r>
          </w:p>
        </w:tc>
        <w:tc>
          <w:tcPr>
            <w:tcW w:w="1641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6,79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1,79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4,051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1,992</w:t>
            </w:r>
          </w:p>
        </w:tc>
      </w:tr>
      <w:tr w:rsidR="00F868B8" w:rsidRPr="0030395E" w:rsidTr="003556FA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urkmenistan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41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95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88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84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.54</w:t>
            </w:r>
          </w:p>
        </w:tc>
        <w:tc>
          <w:tcPr>
            <w:tcW w:w="1641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2,63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9,522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2,267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5,428</w:t>
            </w:r>
          </w:p>
        </w:tc>
      </w:tr>
      <w:tr w:rsidR="00F868B8" w:rsidRPr="0030395E" w:rsidTr="003556FA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Ukraine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50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0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96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22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.33</w:t>
            </w:r>
          </w:p>
        </w:tc>
        <w:tc>
          <w:tcPr>
            <w:tcW w:w="1641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9,28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7,19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1,742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,003</w:t>
            </w:r>
          </w:p>
        </w:tc>
      </w:tr>
      <w:tr w:rsidR="00F868B8" w:rsidRPr="0030395E" w:rsidTr="00B42522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United Kingdom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66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0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,68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6.43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5.00</w:t>
            </w:r>
          </w:p>
        </w:tc>
        <w:tc>
          <w:tcPr>
            <w:tcW w:w="1641" w:type="dxa"/>
            <w:vAlign w:val="center"/>
          </w:tcPr>
          <w:p w:rsidR="00F868B8" w:rsidRPr="0030395E" w:rsidRDefault="00B42522" w:rsidP="00B42522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00,448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84,061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74,321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23,768</w:t>
            </w:r>
          </w:p>
        </w:tc>
      </w:tr>
      <w:tr w:rsidR="00F868B8" w:rsidRPr="0030395E" w:rsidTr="006B6190">
        <w:tc>
          <w:tcPr>
            <w:tcW w:w="2415" w:type="dxa"/>
            <w:vAlign w:val="center"/>
          </w:tcPr>
          <w:p w:rsidR="00F868B8" w:rsidRPr="0030395E" w:rsidRDefault="00F868B8" w:rsidP="00F868B8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Uzbekistan</w:t>
            </w:r>
          </w:p>
        </w:tc>
        <w:tc>
          <w:tcPr>
            <w:tcW w:w="1385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69</w:t>
            </w:r>
            <w:r w:rsidR="003475AD" w:rsidRPr="0030395E">
              <w:rPr>
                <w:rFonts w:ascii="Calibri" w:hAnsi="Calibri"/>
                <w:color w:val="000000"/>
                <w:sz w:val="20"/>
                <w:szCs w:val="20"/>
              </w:rPr>
              <w:t>,</w:t>
            </w: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0</w:t>
            </w:r>
          </w:p>
        </w:tc>
        <w:tc>
          <w:tcPr>
            <w:tcW w:w="1563" w:type="dxa"/>
            <w:vAlign w:val="center"/>
          </w:tcPr>
          <w:p w:rsidR="00F868B8" w:rsidRPr="0030395E" w:rsidRDefault="00F868B8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880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09</w:t>
            </w:r>
          </w:p>
        </w:tc>
        <w:tc>
          <w:tcPr>
            <w:tcW w:w="1383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.72</w:t>
            </w:r>
          </w:p>
        </w:tc>
        <w:tc>
          <w:tcPr>
            <w:tcW w:w="1641" w:type="dxa"/>
            <w:tcBorders>
              <w:bottom w:val="single" w:sz="4" w:space="0" w:color="auto"/>
            </w:tcBorders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6,632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,639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,166</w:t>
            </w:r>
          </w:p>
        </w:tc>
        <w:tc>
          <w:tcPr>
            <w:tcW w:w="1104" w:type="dxa"/>
            <w:vAlign w:val="center"/>
          </w:tcPr>
          <w:p w:rsidR="00F868B8" w:rsidRPr="0030395E" w:rsidRDefault="00F868B8" w:rsidP="00F868B8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,850</w:t>
            </w:r>
          </w:p>
        </w:tc>
      </w:tr>
      <w:tr w:rsidR="006B6190" w:rsidRPr="0030395E" w:rsidTr="006B6190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hannel Islands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9,518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,139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4.96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16.88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407,27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372,69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952,06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38,785</w:t>
            </w:r>
          </w:p>
        </w:tc>
      </w:tr>
      <w:tr w:rsidR="006B6190" w:rsidRPr="0030395E" w:rsidTr="006B6190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Faeroe Islands*^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,581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,534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.3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5.17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9,37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2,05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3,05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4,443</w:t>
            </w:r>
          </w:p>
        </w:tc>
      </w:tr>
      <w:tr w:rsidR="006B6190" w:rsidRPr="0030395E" w:rsidTr="006B6190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ibraltar*^†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,18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,534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.3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5.17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9,37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2,05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3,05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4,443</w:t>
            </w:r>
          </w:p>
        </w:tc>
      </w:tr>
      <w:tr w:rsidR="006B6190" w:rsidRPr="0030395E" w:rsidTr="006B6190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Holy See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72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,86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.6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8.11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25,30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12,01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1,92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3,958</w:t>
            </w:r>
          </w:p>
        </w:tc>
      </w:tr>
      <w:tr w:rsidR="006B6190" w:rsidRPr="0030395E" w:rsidTr="006B6190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sle of Man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3,992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,64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0.39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1.1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83,42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59,23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65,08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06,150</w:t>
            </w:r>
          </w:p>
        </w:tc>
      </w:tr>
      <w:tr w:rsidR="006B6190" w:rsidRPr="0030395E" w:rsidTr="006B6190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Kosovo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775,68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94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8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.27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1,382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9,63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,42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,548</w:t>
            </w:r>
          </w:p>
        </w:tc>
      </w:tr>
      <w:tr w:rsidR="006B6190" w:rsidRPr="0030395E" w:rsidTr="006B6190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iechtenstein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,12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9,91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6.4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60.58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694,38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641,32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995,78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208,068</w:t>
            </w:r>
          </w:p>
        </w:tc>
      </w:tr>
      <w:tr w:rsidR="006B6190" w:rsidRPr="0030395E" w:rsidTr="006B6190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tate of Palestine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012,88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134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61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.78</w:t>
            </w:r>
          </w:p>
        </w:tc>
        <w:tc>
          <w:tcPr>
            <w:tcW w:w="1641" w:type="dxa"/>
            <w:tcBorders>
              <w:top w:val="single" w:sz="4" w:space="0" w:color="auto"/>
            </w:tcBorders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,55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,16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,29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,707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South &amp; South East Asi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angladesh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1,125,475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1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1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35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,66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,16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35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,106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hutan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6,93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3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7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.59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,89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8,95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,47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,644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ndi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05,624,648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7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6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.75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,89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,24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6,37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928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Indonesi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0,676,485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58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3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77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8,28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6,44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5,23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,766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Korea, Dem Rep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,500,52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2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03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73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40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612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,876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ldives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5,694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,60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91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.50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3,09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0,692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1,42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3,114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yanmar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931,231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8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0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80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5,17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,67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,40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783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epal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,846,016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85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,89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,60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,14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,591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ri Lank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758,77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17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2.3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7.83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,97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,49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,30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6,856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hailand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,402,316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,34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24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1.86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3,36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1,51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1,90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,326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imor-Leste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79,45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847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33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5,39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3,30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,12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,081</w:t>
            </w:r>
          </w:p>
        </w:tc>
      </w:tr>
      <w:tr w:rsidR="006B6190" w:rsidRPr="0030395E" w:rsidTr="00B42522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b/>
                <w:sz w:val="20"/>
                <w:szCs w:val="20"/>
              </w:rPr>
              <w:t>Western Pacific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641" w:type="dxa"/>
            <w:tcBorders>
              <w:bottom w:val="single" w:sz="4" w:space="0" w:color="auto"/>
            </w:tcBorders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</w:p>
        </w:tc>
      </w:tr>
      <w:tr w:rsidR="006B6190" w:rsidRPr="0030395E" w:rsidTr="00B42522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ustrali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,404,488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5,39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.0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0.49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046,18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027,74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717,58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20,123</w:t>
            </w:r>
          </w:p>
        </w:tc>
      </w:tr>
      <w:tr w:rsidR="006B6190" w:rsidRPr="0030395E" w:rsidTr="00B42522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Brunei Darussalam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0,56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,75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.11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04.1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93,79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76,64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8,04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5,002</w:t>
            </w:r>
          </w:p>
        </w:tc>
      </w:tr>
      <w:tr w:rsidR="006B6190" w:rsidRPr="0030395E" w:rsidTr="00B42522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ambodi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,364,931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46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.21</w:t>
            </w:r>
          </w:p>
        </w:tc>
        <w:tc>
          <w:tcPr>
            <w:tcW w:w="1641" w:type="dxa"/>
            <w:tcBorders>
              <w:top w:val="single" w:sz="4" w:space="0" w:color="auto"/>
            </w:tcBorders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95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61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,73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,361</w:t>
            </w:r>
          </w:p>
        </w:tc>
      </w:tr>
      <w:tr w:rsidR="006B6190" w:rsidRPr="0030395E" w:rsidTr="0072333B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hin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359,821,465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56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44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.88</w:t>
            </w:r>
          </w:p>
        </w:tc>
        <w:tc>
          <w:tcPr>
            <w:tcW w:w="1641" w:type="dxa"/>
            <w:tcBorders>
              <w:bottom w:val="single" w:sz="4" w:space="0" w:color="auto"/>
            </w:tcBorders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1,40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8,41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2,04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4,430</w:t>
            </w:r>
          </w:p>
        </w:tc>
      </w:tr>
      <w:tr w:rsidR="006B6190" w:rsidRPr="0030395E" w:rsidTr="0072333B">
        <w:tc>
          <w:tcPr>
            <w:tcW w:w="2415" w:type="dxa"/>
            <w:vAlign w:val="center"/>
          </w:tcPr>
          <w:p w:rsidR="006B6190" w:rsidRPr="0030395E" w:rsidRDefault="006B6190" w:rsidP="006B6190">
            <w:pPr>
              <w:ind w:left="157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lastRenderedPageBreak/>
              <w:t>Hong Kong SAR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,049,514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8,42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.42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1.04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79,56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62,05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9,02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70,183</w:t>
            </w:r>
          </w:p>
        </w:tc>
      </w:tr>
      <w:tr w:rsidR="006B6190" w:rsidRPr="0030395E" w:rsidTr="0072333B">
        <w:tc>
          <w:tcPr>
            <w:tcW w:w="2415" w:type="dxa"/>
            <w:vAlign w:val="center"/>
          </w:tcPr>
          <w:p w:rsidR="006B6190" w:rsidRPr="0030395E" w:rsidRDefault="006B6190" w:rsidP="006B6190">
            <w:pPr>
              <w:ind w:left="157"/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cao SAR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4,626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1,84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.6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98.7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512,88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475,57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021,75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27,724</w:t>
            </w:r>
          </w:p>
        </w:tc>
      </w:tr>
      <w:tr w:rsidR="006B6190" w:rsidRPr="0030395E" w:rsidTr="0072333B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Cook Islands†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,067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,002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.5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7.06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91,29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3,99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95,27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4,647</w:t>
            </w:r>
          </w:p>
        </w:tc>
      </w:tr>
      <w:tr w:rsidR="006B6190" w:rsidRPr="0030395E" w:rsidTr="0072333B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Fiji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60,55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37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62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.0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1,63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9,33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1,24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,385</w:t>
            </w:r>
          </w:p>
        </w:tc>
      </w:tr>
      <w:tr w:rsidR="006B6190" w:rsidRPr="0030395E" w:rsidTr="0072333B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Japan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7,352,833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,3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.72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2.42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53,86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36,69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27,822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4,418</w:t>
            </w:r>
          </w:p>
        </w:tc>
      </w:tr>
      <w:tr w:rsidR="006B6190" w:rsidRPr="0030395E" w:rsidTr="0072333B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Kiribati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7,743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62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8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.60</w:t>
            </w:r>
          </w:p>
        </w:tc>
        <w:tc>
          <w:tcPr>
            <w:tcW w:w="1641" w:type="dxa"/>
            <w:tcBorders>
              <w:top w:val="single" w:sz="4" w:space="0" w:color="auto"/>
            </w:tcBorders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8,592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7,53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1,55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,007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Korea, Rep.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,453,931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,92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.42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1.61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08,72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98,53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74,56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2,286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ao PDR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395,713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5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.7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30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,30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,91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4,06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,022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laysi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,275,835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4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.56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2.06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7,91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2,87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1,51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6,652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arshall Islands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2,428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31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8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.55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0,87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9,28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3,93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2,998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 xml:space="preserve">Micronesia, Fed. </w:t>
            </w:r>
            <w:proofErr w:type="spellStart"/>
            <w:r w:rsidRPr="0030395E">
              <w:rPr>
                <w:sz w:val="20"/>
                <w:szCs w:val="20"/>
              </w:rPr>
              <w:t>Sts</w:t>
            </w:r>
            <w:proofErr w:type="spellEnd"/>
            <w:r w:rsidRPr="0030395E">
              <w:rPr>
                <w:sz w:val="20"/>
                <w:szCs w:val="20"/>
              </w:rPr>
              <w:t>.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3,61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28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59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2.12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,80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7,072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7,05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,841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Mongoli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712,738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77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59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.10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2,59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0,48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6,07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,771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auru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025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,737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.8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.71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9,52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84,81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5,62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04,149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ew Zealand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368,136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0,31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.7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51.27</w:t>
            </w:r>
          </w:p>
        </w:tc>
        <w:tc>
          <w:tcPr>
            <w:tcW w:w="1641" w:type="dxa"/>
            <w:vAlign w:val="center"/>
          </w:tcPr>
          <w:p w:rsidR="006B6190" w:rsidRPr="0030395E" w:rsidRDefault="00D06374" w:rsidP="00D0637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61,63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246,24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59,02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13,958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iue^†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534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90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.9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0.49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7,362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,29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,95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,431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alau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47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,97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4.57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0.41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3,10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9,06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4,53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5,798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apua New Guine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858,945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,01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3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29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8,90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,96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4,48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,655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hilippines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3,444,322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27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.31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.72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8,09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6,31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5,75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1,919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amo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86,02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97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1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8.34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1,00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9,08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,73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7,240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ingapore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,078,96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4,04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.4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3.65</w:t>
            </w:r>
          </w:p>
        </w:tc>
        <w:tc>
          <w:tcPr>
            <w:tcW w:w="1641" w:type="dxa"/>
            <w:vAlign w:val="center"/>
          </w:tcPr>
          <w:p w:rsidR="006B6190" w:rsidRPr="0030395E" w:rsidRDefault="00FB4A6F" w:rsidP="00FB4A6F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95,80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75,78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419,45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090,984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Solomon Islands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26,447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60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1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14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,99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,12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,06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5,404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onga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4,098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,49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4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9.65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5,80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3,50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5,48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,703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uvalu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,827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,84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.2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.24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4,42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72,00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33,34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,491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Vanuatu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6,29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1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5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.54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5,04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3,48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4,520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,013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Vietnam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89,047,397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Low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74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.34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.95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,60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2,83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,46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2,846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American Samoa*^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5,636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,539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.56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7.83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1,45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98,55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63,35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0,404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French Polynesia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8,065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3,162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1.09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18.93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13,56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03,31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78,631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26,485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Guam*^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59,44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,2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.4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8.18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3,53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1,76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0,17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,837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ew Caledonia*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46,379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7,862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3.78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76.97</w:t>
            </w:r>
          </w:p>
        </w:tc>
        <w:tc>
          <w:tcPr>
            <w:tcW w:w="1641" w:type="dxa"/>
            <w:vAlign w:val="center"/>
          </w:tcPr>
          <w:p w:rsidR="006B6190" w:rsidRPr="0030395E" w:rsidRDefault="000310E4" w:rsidP="000310E4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66,43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149,683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45,865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97,159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Northern Mariana Islands*^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,860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,2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.4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8.18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3,53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1,76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0,17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,837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Pitcairn*^†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6,23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53.45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38.18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3,538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21,76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00,177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73,837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Tokelau*^†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,724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63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2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.58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1,92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0,31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,75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,895</w:t>
            </w:r>
          </w:p>
        </w:tc>
      </w:tr>
      <w:tr w:rsidR="006B6190" w:rsidRPr="0030395E" w:rsidTr="003556FA">
        <w:tc>
          <w:tcPr>
            <w:tcW w:w="2415" w:type="dxa"/>
            <w:vAlign w:val="center"/>
          </w:tcPr>
          <w:p w:rsidR="006B6190" w:rsidRPr="0030395E" w:rsidRDefault="006B6190" w:rsidP="006B6190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Wallis and Futuna Islands*^†</w:t>
            </w:r>
          </w:p>
        </w:tc>
        <w:tc>
          <w:tcPr>
            <w:tcW w:w="1385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0,065</w:t>
            </w:r>
          </w:p>
        </w:tc>
        <w:tc>
          <w:tcPr>
            <w:tcW w:w="1563" w:type="dxa"/>
            <w:vAlign w:val="center"/>
          </w:tcPr>
          <w:p w:rsidR="006B6190" w:rsidRPr="0030395E" w:rsidRDefault="006B6190" w:rsidP="00C55BC6">
            <w:pPr>
              <w:rPr>
                <w:sz w:val="20"/>
                <w:szCs w:val="20"/>
              </w:rPr>
            </w:pPr>
            <w:r w:rsidRPr="0030395E">
              <w:rPr>
                <w:sz w:val="20"/>
                <w:szCs w:val="20"/>
              </w:rPr>
              <w:t>Low/Developed</w:t>
            </w:r>
          </w:p>
        </w:tc>
        <w:tc>
          <w:tcPr>
            <w:tcW w:w="97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3,633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4.20</w:t>
            </w:r>
          </w:p>
        </w:tc>
        <w:tc>
          <w:tcPr>
            <w:tcW w:w="1383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26.58</w:t>
            </w:r>
          </w:p>
        </w:tc>
        <w:tc>
          <w:tcPr>
            <w:tcW w:w="1641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1,924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110,316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90,759</w:t>
            </w:r>
          </w:p>
        </w:tc>
        <w:tc>
          <w:tcPr>
            <w:tcW w:w="1104" w:type="dxa"/>
            <w:vAlign w:val="center"/>
          </w:tcPr>
          <w:p w:rsidR="006B6190" w:rsidRPr="0030395E" w:rsidRDefault="006B6190" w:rsidP="006B6190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0395E">
              <w:rPr>
                <w:rFonts w:ascii="Calibri" w:hAnsi="Calibri"/>
                <w:color w:val="000000"/>
                <w:sz w:val="20"/>
                <w:szCs w:val="20"/>
              </w:rPr>
              <w:t>66,895</w:t>
            </w:r>
          </w:p>
        </w:tc>
      </w:tr>
    </w:tbl>
    <w:p w:rsidR="00F93B4A" w:rsidRDefault="00F93B4A"/>
    <w:p w:rsidR="00CA72D2" w:rsidRPr="00C55BC6" w:rsidRDefault="00CA72D2" w:rsidP="00376CD8">
      <w:pPr>
        <w:spacing w:after="0"/>
      </w:pPr>
      <w:r w:rsidRPr="00C55BC6">
        <w:lastRenderedPageBreak/>
        <w:t>*</w:t>
      </w:r>
      <w:r w:rsidR="00C55BC6" w:rsidRPr="00C55BC6">
        <w:t xml:space="preserve">Country </w:t>
      </w:r>
      <w:r w:rsidRPr="00C55BC6">
        <w:t xml:space="preserve">not available in WHO Choice. Cost of outpatient visit and hospital bed day calculated </w:t>
      </w:r>
      <w:r w:rsidR="00C55BC6" w:rsidRPr="00C55BC6">
        <w:t>by applying the average ratio of healthcare costs compared to the daily wage for that region and to the daily wage.</w:t>
      </w:r>
      <w:r w:rsidR="00274DB8">
        <w:t xml:space="preserve"> Calculated </w:t>
      </w:r>
      <w:r w:rsidR="00F10DF1">
        <w:t xml:space="preserve">outpatient visit </w:t>
      </w:r>
      <w:r w:rsidR="00274DB8">
        <w:t xml:space="preserve">ratios: Africa = </w:t>
      </w:r>
      <w:r w:rsidR="00F10DF1">
        <w:t>0.68</w:t>
      </w:r>
      <w:r w:rsidR="00274DB8">
        <w:t>;</w:t>
      </w:r>
      <w:r w:rsidR="00F10DF1">
        <w:t xml:space="preserve"> The Americas = 0.49; </w:t>
      </w:r>
      <w:r w:rsidR="0058600E">
        <w:t xml:space="preserve">Eastern Mediterranean = 0.628; </w:t>
      </w:r>
      <w:r w:rsidR="00F10DF1">
        <w:t xml:space="preserve">European = 0.537; Western Pacific = 0.422.  Calculated hospital bed day ratios: Africa = 2.98; The Americas = 3.45; </w:t>
      </w:r>
      <w:r w:rsidR="0058600E">
        <w:t xml:space="preserve">Eastern Mediterranean = 4.317; </w:t>
      </w:r>
      <w:r w:rsidR="00F10DF1">
        <w:t>European = 4.75; Western Pacific = 2.67.</w:t>
      </w:r>
    </w:p>
    <w:p w:rsidR="00CA72D2" w:rsidRPr="00274DB8" w:rsidRDefault="00CA72D2" w:rsidP="00376CD8">
      <w:pPr>
        <w:spacing w:after="0"/>
      </w:pPr>
      <w:r w:rsidRPr="00274DB8">
        <w:t>^Estimated GNI</w:t>
      </w:r>
      <w:r w:rsidR="00274DB8" w:rsidRPr="00274DB8">
        <w:t xml:space="preserve"> per capita (average GNI from similar countries in the same region, defined by income classification when available or similar economies and industries)</w:t>
      </w:r>
      <w:r w:rsidR="00274DB8">
        <w:t>.</w:t>
      </w:r>
    </w:p>
    <w:p w:rsidR="00E81108" w:rsidRPr="008C1A9D" w:rsidRDefault="008C1A9D" w:rsidP="00376CD8">
      <w:pPr>
        <w:spacing w:after="0"/>
      </w:pPr>
      <w:r w:rsidRPr="008C1A9D">
        <w:t>†Total population estimates from the UN Population Prospects supplemented with population data from the World Bank and CIA World Fact Book.</w:t>
      </w:r>
    </w:p>
    <w:p w:rsidR="00F93B4A" w:rsidRDefault="00F93B4A"/>
    <w:p w:rsidR="00F93B4A" w:rsidRDefault="00F93B4A"/>
    <w:p w:rsidR="00BB4653" w:rsidRPr="00AE5609" w:rsidRDefault="0014030D">
      <w:pPr>
        <w:rPr>
          <w:b/>
          <w:sz w:val="28"/>
          <w:szCs w:val="28"/>
        </w:rPr>
      </w:pPr>
      <w:r w:rsidRPr="00AE5609">
        <w:rPr>
          <w:b/>
          <w:sz w:val="28"/>
          <w:szCs w:val="28"/>
        </w:rPr>
        <w:t>References</w:t>
      </w:r>
    </w:p>
    <w:p w:rsidR="00E941AE" w:rsidRPr="00E941AE" w:rsidRDefault="00BB4653" w:rsidP="00E941AE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41AE" w:rsidRPr="00E941AE">
        <w:t>1.</w:t>
      </w:r>
      <w:r w:rsidR="00E941AE" w:rsidRPr="00E941AE">
        <w:tab/>
        <w:t>United Nations, Department of Economic and Social Affairs, Population Division. World Population Prospects: The 2012 Revision, DVD Edition 2013.</w:t>
      </w:r>
    </w:p>
    <w:p w:rsidR="00E941AE" w:rsidRPr="00E941AE" w:rsidRDefault="00E941AE" w:rsidP="00E941AE">
      <w:pPr>
        <w:pStyle w:val="EndNoteBibliography"/>
        <w:spacing w:after="0"/>
      </w:pPr>
      <w:r w:rsidRPr="00E941AE">
        <w:t>2.</w:t>
      </w:r>
      <w:r w:rsidRPr="00E941AE">
        <w:tab/>
        <w:t xml:space="preserve">The World Bank. GNI per capita, Atlas method (current US$): The World Bank; 2015 [cited 2015 November]. Available from: </w:t>
      </w:r>
      <w:hyperlink r:id="rId5" w:history="1">
        <w:r w:rsidRPr="00E941AE">
          <w:rPr>
            <w:rStyle w:val="Hyperlink"/>
          </w:rPr>
          <w:t>http://data.worldbank.org/indicator/NY.GNP.PCAP.CD</w:t>
        </w:r>
      </w:hyperlink>
      <w:r w:rsidRPr="00E941AE">
        <w:t>.</w:t>
      </w:r>
    </w:p>
    <w:p w:rsidR="00E941AE" w:rsidRPr="00E941AE" w:rsidRDefault="00E941AE" w:rsidP="00E941AE">
      <w:pPr>
        <w:pStyle w:val="EndNoteBibliography"/>
        <w:spacing w:after="0"/>
      </w:pPr>
      <w:r w:rsidRPr="00E941AE">
        <w:t>3.</w:t>
      </w:r>
      <w:r w:rsidRPr="00E941AE">
        <w:tab/>
        <w:t xml:space="preserve">World Health Organization. Choosing Interventions that are Cost Effective (WHO-CHOICE): WHO-CHOICE unit cost estimates for service delivery Geneva, Switzerland: World Health Organization; 2011 [cited 2013 May 15]. Available from: </w:t>
      </w:r>
      <w:hyperlink r:id="rId6" w:history="1">
        <w:r w:rsidRPr="00E941AE">
          <w:rPr>
            <w:rStyle w:val="Hyperlink"/>
          </w:rPr>
          <w:t>http://www.who.int/choice/country/country_specific/en/index.html</w:t>
        </w:r>
      </w:hyperlink>
      <w:r w:rsidRPr="00E941AE">
        <w:t>.</w:t>
      </w:r>
    </w:p>
    <w:p w:rsidR="00E941AE" w:rsidRPr="00E941AE" w:rsidRDefault="00E941AE" w:rsidP="00E941AE">
      <w:pPr>
        <w:pStyle w:val="EndNoteBibliography"/>
      </w:pPr>
      <w:r w:rsidRPr="00E941AE">
        <w:t>4.</w:t>
      </w:r>
      <w:r w:rsidRPr="00E941AE">
        <w:tab/>
        <w:t xml:space="preserve">World Health Organization. Global Health Observatory: Country Statistics Geneva, Switzerland: World Health Organization; 2013 [updated 2014; cited 2015 May 12]. Available from: </w:t>
      </w:r>
      <w:hyperlink r:id="rId7" w:history="1">
        <w:r w:rsidRPr="00E941AE">
          <w:rPr>
            <w:rStyle w:val="Hyperlink"/>
          </w:rPr>
          <w:t>http://www.who.int/gho/countries/en/#M</w:t>
        </w:r>
      </w:hyperlink>
      <w:r w:rsidRPr="00E941AE">
        <w:t>.</w:t>
      </w:r>
    </w:p>
    <w:p w:rsidR="00F93B4A" w:rsidRDefault="00BB4653">
      <w:r>
        <w:fldChar w:fldCharType="end"/>
      </w:r>
    </w:p>
    <w:sectPr w:rsidR="00F93B4A" w:rsidSect="001049C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9wr9ztjv9wwrezar8pdsewdwpe5vp5vpr9&quot;&gt;Sarah&amp;apos;s EndNote Library-Saved&lt;record-ids&gt;&lt;item&gt;824&lt;/item&gt;&lt;item&gt;1094&lt;/item&gt;&lt;item&gt;1100&lt;/item&gt;&lt;item&gt;1144&lt;/item&gt;&lt;/record-ids&gt;&lt;/item&gt;&lt;/Libraries&gt;"/>
  </w:docVars>
  <w:rsids>
    <w:rsidRoot w:val="00F93B4A"/>
    <w:rsid w:val="00011B4C"/>
    <w:rsid w:val="00015A78"/>
    <w:rsid w:val="000310E4"/>
    <w:rsid w:val="00043D52"/>
    <w:rsid w:val="000732CD"/>
    <w:rsid w:val="00073539"/>
    <w:rsid w:val="00080876"/>
    <w:rsid w:val="000808CB"/>
    <w:rsid w:val="000B7550"/>
    <w:rsid w:val="000C6E3E"/>
    <w:rsid w:val="000D1907"/>
    <w:rsid w:val="001049C7"/>
    <w:rsid w:val="0014030D"/>
    <w:rsid w:val="0014639F"/>
    <w:rsid w:val="00163A15"/>
    <w:rsid w:val="001666F5"/>
    <w:rsid w:val="001A7AFE"/>
    <w:rsid w:val="00204D64"/>
    <w:rsid w:val="00274DB8"/>
    <w:rsid w:val="00284899"/>
    <w:rsid w:val="002930EC"/>
    <w:rsid w:val="002D16E3"/>
    <w:rsid w:val="002F3689"/>
    <w:rsid w:val="0030395E"/>
    <w:rsid w:val="003078CE"/>
    <w:rsid w:val="003103A0"/>
    <w:rsid w:val="00340F09"/>
    <w:rsid w:val="003475AD"/>
    <w:rsid w:val="003556FA"/>
    <w:rsid w:val="00376CD8"/>
    <w:rsid w:val="00390DAE"/>
    <w:rsid w:val="003A3B6F"/>
    <w:rsid w:val="003D5074"/>
    <w:rsid w:val="003E5DC0"/>
    <w:rsid w:val="00400D6B"/>
    <w:rsid w:val="00412915"/>
    <w:rsid w:val="00435224"/>
    <w:rsid w:val="004A37F8"/>
    <w:rsid w:val="004E1E1C"/>
    <w:rsid w:val="005021BA"/>
    <w:rsid w:val="00510EDA"/>
    <w:rsid w:val="0054029F"/>
    <w:rsid w:val="0056036C"/>
    <w:rsid w:val="0058600E"/>
    <w:rsid w:val="005B580A"/>
    <w:rsid w:val="005B7CB5"/>
    <w:rsid w:val="00606EEE"/>
    <w:rsid w:val="00607A71"/>
    <w:rsid w:val="0064173B"/>
    <w:rsid w:val="006B6190"/>
    <w:rsid w:val="006D49D8"/>
    <w:rsid w:val="006E3EA4"/>
    <w:rsid w:val="0072333B"/>
    <w:rsid w:val="0074096C"/>
    <w:rsid w:val="00756AED"/>
    <w:rsid w:val="007878D6"/>
    <w:rsid w:val="007C2F63"/>
    <w:rsid w:val="00861EE8"/>
    <w:rsid w:val="00871D72"/>
    <w:rsid w:val="008A12A8"/>
    <w:rsid w:val="008C1A9D"/>
    <w:rsid w:val="008E4FAF"/>
    <w:rsid w:val="0090071D"/>
    <w:rsid w:val="009037D9"/>
    <w:rsid w:val="009557B1"/>
    <w:rsid w:val="00971F26"/>
    <w:rsid w:val="009C6B6E"/>
    <w:rsid w:val="00A36F72"/>
    <w:rsid w:val="00A81505"/>
    <w:rsid w:val="00A920AC"/>
    <w:rsid w:val="00AE5609"/>
    <w:rsid w:val="00B0213C"/>
    <w:rsid w:val="00B114D0"/>
    <w:rsid w:val="00B36312"/>
    <w:rsid w:val="00B42522"/>
    <w:rsid w:val="00B550DC"/>
    <w:rsid w:val="00B82C52"/>
    <w:rsid w:val="00BA7E09"/>
    <w:rsid w:val="00BB4421"/>
    <w:rsid w:val="00BB4653"/>
    <w:rsid w:val="00BD18FE"/>
    <w:rsid w:val="00C55BC6"/>
    <w:rsid w:val="00C71319"/>
    <w:rsid w:val="00C91091"/>
    <w:rsid w:val="00CA499E"/>
    <w:rsid w:val="00CA72D2"/>
    <w:rsid w:val="00CD1499"/>
    <w:rsid w:val="00CD606A"/>
    <w:rsid w:val="00CE1C4C"/>
    <w:rsid w:val="00D06374"/>
    <w:rsid w:val="00D24554"/>
    <w:rsid w:val="00D4790B"/>
    <w:rsid w:val="00DA6FCC"/>
    <w:rsid w:val="00DF2146"/>
    <w:rsid w:val="00E34C76"/>
    <w:rsid w:val="00E81108"/>
    <w:rsid w:val="00E941AE"/>
    <w:rsid w:val="00EB4133"/>
    <w:rsid w:val="00F10DF1"/>
    <w:rsid w:val="00F37FF8"/>
    <w:rsid w:val="00F410FF"/>
    <w:rsid w:val="00F70AC5"/>
    <w:rsid w:val="00F71F0A"/>
    <w:rsid w:val="00F83C12"/>
    <w:rsid w:val="00F84F87"/>
    <w:rsid w:val="00F868B8"/>
    <w:rsid w:val="00F93B4A"/>
    <w:rsid w:val="00FB4A6F"/>
    <w:rsid w:val="00FE4589"/>
    <w:rsid w:val="00FF0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7B7788B-8393-45F0-882D-C00910C8A5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3B4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93B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B465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465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465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4653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63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6312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CD606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604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63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2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25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34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55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21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65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5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8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8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26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who.int/gho/countries/en/#M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://www.who.int/choice/country/country_specific/en/index.html" TargetMode="External"/><Relationship Id="rId5" Type="http://schemas.openxmlformats.org/officeDocument/2006/relationships/hyperlink" Target="http://data.worldbank.org/indicator/NY.GNP.PCAP.CD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DF595A-7520-40D3-8CB5-5275E4C4BD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3768</Words>
  <Characters>21480</Characters>
  <Application>Microsoft Office Word</Application>
  <DocSecurity>0</DocSecurity>
  <Lines>179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1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Bartsch</dc:creator>
  <cp:keywords/>
  <dc:description/>
  <cp:lastModifiedBy>SBartsch</cp:lastModifiedBy>
  <cp:revision>4</cp:revision>
  <dcterms:created xsi:type="dcterms:W3CDTF">2016-02-26T16:00:00Z</dcterms:created>
  <dcterms:modified xsi:type="dcterms:W3CDTF">2016-02-26T16:04:00Z</dcterms:modified>
</cp:coreProperties>
</file>